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charts/chart13.xml" ContentType="application/vnd.openxmlformats-officedocument.drawingml.chart+xml"/>
  <Override PartName="/word/charts/style13.xml" ContentType="application/vnd.ms-office.chartstyle+xml"/>
  <Override PartName="/word/charts/colors13.xml" ContentType="application/vnd.ms-office.chartcolorstyle+xml"/>
  <Override PartName="/word/charts/chart14.xml" ContentType="application/vnd.openxmlformats-officedocument.drawingml.chart+xml"/>
  <Override PartName="/word/charts/style14.xml" ContentType="application/vnd.ms-office.chartstyle+xml"/>
  <Override PartName="/word/charts/colors14.xml" ContentType="application/vnd.ms-office.chartcolorstyle+xml"/>
  <Override PartName="/word/charts/chart15.xml" ContentType="application/vnd.openxmlformats-officedocument.drawingml.chart+xml"/>
  <Override PartName="/word/charts/style15.xml" ContentType="application/vnd.ms-office.chartstyle+xml"/>
  <Override PartName="/word/charts/colors15.xml" ContentType="application/vnd.ms-office.chartcolorstyle+xml"/>
  <Override PartName="/word/charts/chart16.xml" ContentType="application/vnd.openxmlformats-officedocument.drawingml.chart+xml"/>
  <Override PartName="/word/charts/style16.xml" ContentType="application/vnd.ms-office.chartstyle+xml"/>
  <Override PartName="/word/charts/colors16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A572CC" w14:textId="51EB075E" w:rsidR="00E57F10" w:rsidRDefault="00F9450B" w:rsidP="00185DBF">
      <w:pPr>
        <w:spacing w:line="360" w:lineRule="auto"/>
        <w:rPr>
          <w:rFonts w:ascii="Calibri Light" w:hAnsi="Calibri Light" w:cs="Calibri Light"/>
          <w:sz w:val="28"/>
          <w:lang w:val="en-US"/>
        </w:rPr>
      </w:pPr>
      <w:r>
        <w:rPr>
          <w:rFonts w:ascii="Calibri Light" w:hAnsi="Calibri Light" w:cs="Calibri Light"/>
          <w:sz w:val="28"/>
          <w:lang w:val="en-US"/>
        </w:rPr>
        <w:t>Supplementary Data</w:t>
      </w:r>
    </w:p>
    <w:tbl>
      <w:tblPr>
        <w:tblStyle w:val="PlainTable4"/>
        <w:tblpPr w:leftFromText="180" w:rightFromText="180" w:vertAnchor="text" w:horzAnchor="margin" w:tblpY="1052"/>
        <w:tblW w:w="13262" w:type="dxa"/>
        <w:tblLayout w:type="fixed"/>
        <w:tblLook w:val="04A0" w:firstRow="1" w:lastRow="0" w:firstColumn="1" w:lastColumn="0" w:noHBand="0" w:noVBand="1"/>
      </w:tblPr>
      <w:tblGrid>
        <w:gridCol w:w="1530"/>
        <w:gridCol w:w="2790"/>
        <w:gridCol w:w="2070"/>
        <w:gridCol w:w="982"/>
        <w:gridCol w:w="981"/>
        <w:gridCol w:w="982"/>
        <w:gridCol w:w="982"/>
        <w:gridCol w:w="981"/>
        <w:gridCol w:w="982"/>
        <w:gridCol w:w="982"/>
      </w:tblGrid>
      <w:tr w:rsidR="00E57F10" w:rsidRPr="004B5C25" w14:paraId="1660FBC4" w14:textId="77777777" w:rsidTr="00E57F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0D31E5FD" w14:textId="77777777" w:rsidR="00E57F10" w:rsidRPr="004B5C25" w:rsidRDefault="00E57F10" w:rsidP="00E57F10">
            <w:pPr>
              <w:spacing w:line="36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27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4E50C146" w14:textId="77777777" w:rsidR="00E57F10" w:rsidRPr="004B5C25" w:rsidRDefault="00E57F10" w:rsidP="00E57F10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Data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 w:themeFill="background1"/>
          </w:tcPr>
          <w:p w14:paraId="0B137446" w14:textId="77777777" w:rsidR="00E57F10" w:rsidRPr="004B5C25" w:rsidRDefault="00E57F10" w:rsidP="00E57F10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Reference period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04604CBE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March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7D6CC80C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April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514368F2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May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221DFE08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June</w:t>
            </w:r>
          </w:p>
        </w:tc>
        <w:tc>
          <w:tcPr>
            <w:tcW w:w="98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73A744E1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July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730A72FB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August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72EA0223" w14:textId="77777777" w:rsidR="00E57F10" w:rsidRPr="004B5C25" w:rsidRDefault="00E57F10" w:rsidP="00E57F1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Sept</w:t>
            </w:r>
          </w:p>
        </w:tc>
      </w:tr>
      <w:tr w:rsidR="00E57F10" w:rsidRPr="004B5C25" w14:paraId="03E67962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single" w:sz="12" w:space="0" w:color="auto"/>
            </w:tcBorders>
          </w:tcPr>
          <w:p w14:paraId="21A75C35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EHRN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Epic Health Research Network&lt;/Author&gt;&lt;Year&gt;2020&lt;/Year&gt;&lt;RecNum&gt;18&lt;/RecNum&gt;&lt;DisplayText&gt;(14)&lt;/DisplayText&gt;&lt;record&gt;&lt;rec-number&gt;18&lt;/rec-number&gt;&lt;foreign-keys&gt;&lt;key app="EN" db-id="pzsarrvtxxzzxeed2xlxtpd5drvwwz0dvavf" timestamp="1628238376"&gt;18&lt;/key&gt;&lt;/foreign-keys&gt;&lt;ref-type name="Journal Article"&gt;17&lt;/ref-type&gt;&lt;contributors&gt;&lt;authors&gt;&lt;author&gt;Epic Health Research Network,&lt;/author&gt;&lt;/authors&gt;&lt;/contributors&gt;&lt;titles&gt;&lt;title&gt;Delays in preventive cancer screenings during covid-19 pandemic&lt;/title&gt;&lt;/titles&gt;&lt;dates&gt;&lt;year&gt;2020&lt;/year&gt;&lt;/dates&gt;&lt;urls&gt;&lt;related-urls&gt;&lt;url&gt;https://ehrn.org/articles/delays-in-preventive-cancer-screenings-during-covid-19-pandemic/&lt;/url&gt;&lt;/related-urls&gt;&lt;/urls&gt;&lt;access-date&gt;January 7, 2021&lt;/access-date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4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  <w:tcBorders>
              <w:top w:val="single" w:sz="12" w:space="0" w:color="auto"/>
            </w:tcBorders>
          </w:tcPr>
          <w:p w14:paraId="2C89141A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2.7 million patients from 39 organizations in 23 states</w:t>
            </w:r>
          </w:p>
        </w:tc>
        <w:tc>
          <w:tcPr>
            <w:tcW w:w="2070" w:type="dxa"/>
            <w:tcBorders>
              <w:top w:val="single" w:sz="12" w:space="0" w:color="auto"/>
              <w:right w:val="single" w:sz="4" w:space="0" w:color="auto"/>
            </w:tcBorders>
          </w:tcPr>
          <w:p w14:paraId="21D501CA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Same months 2017-2019</w:t>
            </w:r>
          </w:p>
        </w:tc>
        <w:tc>
          <w:tcPr>
            <w:tcW w:w="982" w:type="dxa"/>
            <w:tcBorders>
              <w:top w:val="single" w:sz="12" w:space="0" w:color="auto"/>
            </w:tcBorders>
          </w:tcPr>
          <w:p w14:paraId="03B25BC8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  <w:tcBorders>
              <w:top w:val="single" w:sz="12" w:space="0" w:color="auto"/>
            </w:tcBorders>
          </w:tcPr>
          <w:p w14:paraId="6C77C060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86%</w:t>
            </w:r>
          </w:p>
        </w:tc>
        <w:tc>
          <w:tcPr>
            <w:tcW w:w="982" w:type="dxa"/>
            <w:tcBorders>
              <w:top w:val="single" w:sz="12" w:space="0" w:color="auto"/>
            </w:tcBorders>
          </w:tcPr>
          <w:p w14:paraId="491C0FF8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tcBorders>
              <w:top w:val="single" w:sz="12" w:space="0" w:color="auto"/>
            </w:tcBorders>
          </w:tcPr>
          <w:p w14:paraId="549D88EA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  <w:tcBorders>
              <w:top w:val="single" w:sz="12" w:space="0" w:color="auto"/>
            </w:tcBorders>
          </w:tcPr>
          <w:p w14:paraId="3A9A6175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tcBorders>
              <w:top w:val="single" w:sz="12" w:space="0" w:color="auto"/>
            </w:tcBorders>
          </w:tcPr>
          <w:p w14:paraId="4F99A749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tcBorders>
              <w:top w:val="single" w:sz="12" w:space="0" w:color="auto"/>
            </w:tcBorders>
          </w:tcPr>
          <w:p w14:paraId="54B376EE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0A9B1D25" w14:textId="77777777" w:rsidTr="00E57F10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FFFFFF" w:themeFill="background1"/>
          </w:tcPr>
          <w:p w14:paraId="3BCB4DD0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EHRN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Epic Health Research Network&lt;/Author&gt;&lt;Year&gt;2020&lt;/Year&gt;&lt;RecNum&gt;19&lt;/RecNum&gt;&lt;DisplayText&gt;(2)&lt;/DisplayText&gt;&lt;record&gt;&lt;rec-number&gt;19&lt;/rec-number&gt;&lt;foreign-keys&gt;&lt;key app="EN" db-id="pzsarrvtxxzzxeed2xlxtpd5drvwwz0dvavf" timestamp="1628238488"&gt;19&lt;/key&gt;&lt;/foreign-keys&gt;&lt;ref-type name="Journal Article"&gt;17&lt;/ref-type&gt;&lt;contributors&gt;&lt;authors&gt;&lt;author&gt;Epic Health Research Network,&lt;/author&gt;&lt;/authors&gt;&lt;/contributors&gt;&lt;titles&gt;&lt;title&gt;Delayed Cancer Screenings - A Second Look&lt;/title&gt;&lt;/titles&gt;&lt;dates&gt;&lt;year&gt;2020&lt;/year&gt;&lt;/dates&gt;&lt;urls&gt;&lt;related-urls&gt;&lt;url&gt;https://ehrn.org/articles/delayed-cancer-screenings-a-second-look/ &lt;/url&gt;&lt;/related-urls&gt;&lt;/urls&gt;&lt;access-date&gt;January 7, 2021&lt;/access-date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rFonts w:eastAsia="Times New Roman" w:cstheme="minorHAnsi"/>
                <w:b w:val="0"/>
                <w:noProof/>
                <w:sz w:val="16"/>
                <w:szCs w:val="16"/>
                <w:lang w:val="en-US"/>
              </w:rPr>
              <w:t>(2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  <w:shd w:val="clear" w:color="auto" w:fill="FFFFFF" w:themeFill="background1"/>
          </w:tcPr>
          <w:p w14:paraId="0174FAA9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9.8 million patients from 60 health care organizations in 28 states</w:t>
            </w:r>
          </w:p>
        </w:tc>
        <w:tc>
          <w:tcPr>
            <w:tcW w:w="2070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7FC0CD8D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Same months 2017-2019</w:t>
            </w:r>
          </w:p>
        </w:tc>
        <w:tc>
          <w:tcPr>
            <w:tcW w:w="982" w:type="dxa"/>
            <w:shd w:val="clear" w:color="auto" w:fill="FFFFFF" w:themeFill="background1"/>
          </w:tcPr>
          <w:p w14:paraId="229AA837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36%</w:t>
            </w:r>
          </w:p>
        </w:tc>
        <w:tc>
          <w:tcPr>
            <w:tcW w:w="981" w:type="dxa"/>
            <w:shd w:val="clear" w:color="auto" w:fill="FFFFFF" w:themeFill="background1"/>
          </w:tcPr>
          <w:p w14:paraId="22340D17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81%</w:t>
            </w:r>
          </w:p>
        </w:tc>
        <w:tc>
          <w:tcPr>
            <w:tcW w:w="982" w:type="dxa"/>
            <w:shd w:val="clear" w:color="auto" w:fill="FFFFFF" w:themeFill="background1"/>
          </w:tcPr>
          <w:p w14:paraId="41E6ED4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56%</w:t>
            </w:r>
          </w:p>
        </w:tc>
        <w:tc>
          <w:tcPr>
            <w:tcW w:w="982" w:type="dxa"/>
            <w:shd w:val="clear" w:color="auto" w:fill="FFFFFF" w:themeFill="background1"/>
          </w:tcPr>
          <w:p w14:paraId="532A2A17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32%</w:t>
            </w:r>
          </w:p>
        </w:tc>
        <w:tc>
          <w:tcPr>
            <w:tcW w:w="981" w:type="dxa"/>
            <w:shd w:val="clear" w:color="auto" w:fill="FFFFFF" w:themeFill="background1"/>
          </w:tcPr>
          <w:p w14:paraId="139D9803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1FDD74E6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0DDA4BD0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762E5EC9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</w:tcPr>
          <w:p w14:paraId="7BB9B8DA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London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London&lt;/Author&gt;&lt;Year&gt;2020&lt;/Year&gt;&lt;RecNum&gt;9&lt;/RecNum&gt;&lt;DisplayText&gt;(15)&lt;/DisplayText&gt;&lt;record&gt;&lt;rec-number&gt;9&lt;/rec-number&gt;&lt;foreign-keys&gt;&lt;key app="EN" db-id="pzsarrvtxxzzxeed2xlxtpd5drvwwz0dvavf" timestamp="1628236398"&gt;9&lt;/key&gt;&lt;/foreign-keys&gt;&lt;ref-type name="Journal Article"&gt;17&lt;/ref-type&gt;&lt;contributors&gt;&lt;authors&gt;&lt;author&gt;London, Jack W.&lt;/author&gt;&lt;author&gt;Fazio-Eynullayeva, Elnara&lt;/author&gt;&lt;author&gt;Palchuk, Matvey B.&lt;/author&gt;&lt;author&gt;Sankey, Peter&lt;/author&gt;&lt;author&gt;McNair, Christopher&lt;/author&gt;&lt;/authors&gt;&lt;/contributors&gt;&lt;titles&gt;&lt;title&gt;Effects of the COVID-19 pandemic on cancer-related patient encounters&lt;/title&gt;&lt;secondary-title&gt;JCO Clinical Cancer Informatics&lt;/secondary-title&gt;&lt;/titles&gt;&lt;periodical&gt;&lt;full-title&gt;JCO Clinical Cancer Informatics&lt;/full-title&gt;&lt;/periodical&gt;&lt;pages&gt;657-665&lt;/pages&gt;&lt;volume&gt;4&lt;/volume&gt;&lt;dates&gt;&lt;year&gt;2020&lt;/year&gt;&lt;/dates&gt;&lt;isbn&gt;2473-4276&lt;/isbn&gt;&lt;urls&gt;&lt;related-urls&gt;&lt;url&gt;https://www.ncbi.nlm.nih.gov/pmc/articles/PMC7444638/pdf/CCI.20.00068.pdf&lt;/url&gt;&lt;/related-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5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</w:tcPr>
          <w:p w14:paraId="1EF58E0A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&gt;28 million patients from 20 health care institutions</w:t>
            </w:r>
          </w:p>
        </w:tc>
        <w:tc>
          <w:tcPr>
            <w:tcW w:w="2070" w:type="dxa"/>
            <w:tcBorders>
              <w:right w:val="single" w:sz="4" w:space="0" w:color="auto"/>
            </w:tcBorders>
          </w:tcPr>
          <w:p w14:paraId="4D56DF70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82" w:type="dxa"/>
          </w:tcPr>
          <w:p w14:paraId="18C6A24F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39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1" w:type="dxa"/>
          </w:tcPr>
          <w:p w14:paraId="174D6347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85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2" w:type="dxa"/>
          </w:tcPr>
          <w:p w14:paraId="0EE66593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37D37685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</w:tcPr>
          <w:p w14:paraId="4676960C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4E671A02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645D9BC9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572F6307" w14:textId="77777777" w:rsidTr="00E57F10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FFFFFF" w:themeFill="background1"/>
          </w:tcPr>
          <w:p w14:paraId="6BF72D05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Patt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Patt&lt;/Author&gt;&lt;Year&gt;2020&lt;/Year&gt;&lt;RecNum&gt;10&lt;/RecNum&gt;&lt;DisplayText&gt;(16)&lt;/DisplayText&gt;&lt;record&gt;&lt;rec-number&gt;10&lt;/rec-number&gt;&lt;foreign-keys&gt;&lt;key app="EN" db-id="pzsarrvtxxzzxeed2xlxtpd5drvwwz0dvavf" timestamp="1628236402"&gt;10&lt;/key&gt;&lt;/foreign-keys&gt;&lt;ref-type name="Journal Article"&gt;17&lt;/ref-type&gt;&lt;contributors&gt;&lt;authors&gt;&lt;author&gt;Patt, Debra&lt;/author&gt;&lt;author&gt;Gordan, Lucio&lt;/author&gt;&lt;author&gt;Diaz, Michael&lt;/author&gt;&lt;author&gt;Okon, Ted&lt;/author&gt;&lt;author&gt;Grady, Lance&lt;/author&gt;&lt;author&gt;Harmison, Merrill&lt;/author&gt;&lt;author&gt;Markward, Nathan&lt;/author&gt;&lt;author&gt;Sullivan, Milena&lt;/author&gt;&lt;author&gt;Peng, Jing&lt;/author&gt;&lt;author&gt;Zhou, Anan&lt;/author&gt;&lt;/authors&gt;&lt;/contributors&gt;&lt;titles&gt;&lt;title&gt;Impact of COVID-19 on cancer care: how the pandemic is delaying cancer diagnosis and treatment for American seniors&lt;/title&gt;&lt;secondary-title&gt;JCO clinical cancer informatics&lt;/secondary-title&gt;&lt;/titles&gt;&lt;periodical&gt;&lt;full-title&gt;JCO Clinical Cancer Informatics&lt;/full-title&gt;&lt;/periodical&gt;&lt;pages&gt;1059-1071&lt;/pages&gt;&lt;volume&gt;4&lt;/volume&gt;&lt;dates&gt;&lt;year&gt;2020&lt;/year&gt;&lt;/dates&gt;&lt;isbn&gt;2473-4276&lt;/isbn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6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  <w:shd w:val="clear" w:color="auto" w:fill="FFFFFF" w:themeFill="background1"/>
          </w:tcPr>
          <w:p w14:paraId="0486F728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5-7% of the Medicare fee-for-service population</w:t>
            </w:r>
          </w:p>
        </w:tc>
        <w:tc>
          <w:tcPr>
            <w:tcW w:w="2070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48C46105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82" w:type="dxa"/>
            <w:shd w:val="clear" w:color="auto" w:fill="FFFFFF" w:themeFill="background1"/>
          </w:tcPr>
          <w:p w14:paraId="30CACC17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41%</w:t>
            </w:r>
          </w:p>
        </w:tc>
        <w:tc>
          <w:tcPr>
            <w:tcW w:w="981" w:type="dxa"/>
            <w:shd w:val="clear" w:color="auto" w:fill="FFFFFF" w:themeFill="background1"/>
          </w:tcPr>
          <w:p w14:paraId="6F046EEF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75%</w:t>
            </w:r>
          </w:p>
        </w:tc>
        <w:tc>
          <w:tcPr>
            <w:tcW w:w="982" w:type="dxa"/>
            <w:shd w:val="clear" w:color="auto" w:fill="FFFFFF" w:themeFill="background1"/>
          </w:tcPr>
          <w:p w14:paraId="1820CC33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49%</w:t>
            </w:r>
          </w:p>
        </w:tc>
        <w:tc>
          <w:tcPr>
            <w:tcW w:w="982" w:type="dxa"/>
            <w:shd w:val="clear" w:color="auto" w:fill="FFFFFF" w:themeFill="background1"/>
          </w:tcPr>
          <w:p w14:paraId="3D46804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25%</w:t>
            </w:r>
          </w:p>
        </w:tc>
        <w:tc>
          <w:tcPr>
            <w:tcW w:w="981" w:type="dxa"/>
            <w:shd w:val="clear" w:color="auto" w:fill="FFFFFF" w:themeFill="background1"/>
          </w:tcPr>
          <w:p w14:paraId="54B486D3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37%</w:t>
            </w:r>
          </w:p>
        </w:tc>
        <w:tc>
          <w:tcPr>
            <w:tcW w:w="982" w:type="dxa"/>
            <w:shd w:val="clear" w:color="auto" w:fill="FFFFFF" w:themeFill="background1"/>
          </w:tcPr>
          <w:p w14:paraId="2CA534B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58E4A8DF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63C80895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</w:tcPr>
          <w:p w14:paraId="4FF6F296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Corley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Corley&lt;/Author&gt;&lt;Year&gt;2020&lt;/Year&gt;&lt;RecNum&gt;1&lt;/RecNum&gt;&lt;DisplayText&gt;(4)&lt;/DisplayText&gt;&lt;record&gt;&lt;rec-number&gt;1&lt;/rec-number&gt;&lt;foreign-keys&gt;&lt;key app="EN" db-id="pzsarrvtxxzzxeed2xlxtpd5drvwwz0dvavf" timestamp="1628236165"&gt;1&lt;/key&gt;&lt;/foreign-keys&gt;&lt;ref-type name="Generic"&gt;13&lt;/ref-type&gt;&lt;contributors&gt;&lt;authors&gt;&lt;author&gt;Corley, Douglas A.&lt;/author&gt;&lt;author&gt;Sedki, Mai&lt;/author&gt;&lt;author&gt;Ritzwoller, Debra P.&lt;/author&gt;&lt;author&gt;Greenlee, Robert T.&lt;/author&gt;&lt;author&gt;Neslund-Dudas, Christine&lt;/author&gt;&lt;author&gt;Rendle, Katharine A.&lt;/author&gt;&lt;author&gt;Honda, Stacey A.&lt;/author&gt;&lt;author&gt;Schottinger, Joanne E.&lt;/author&gt;&lt;author&gt;Udaltsova, Natalia&lt;/author&gt;&lt;author&gt;Vachani, Anil&lt;/author&gt;&lt;/authors&gt;&lt;/contributors&gt;&lt;titles&gt;&lt;title&gt;Cancer Screening during COVID-19: A Perspective from NCI’s PROSPR consortium&lt;/title&gt;&lt;/titles&gt;&lt;dates&gt;&lt;year&gt;2020&lt;/year&gt;&lt;/dates&gt;&lt;publisher&gt;Elsevier&lt;/publisher&gt;&lt;isbn&gt;0016-5085&lt;/isbn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4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</w:tcPr>
          <w:p w14:paraId="4FC545AC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&gt;11 million patients from 8 large health care systems in 7 states</w:t>
            </w:r>
          </w:p>
        </w:tc>
        <w:tc>
          <w:tcPr>
            <w:tcW w:w="2070" w:type="dxa"/>
            <w:tcBorders>
              <w:right w:val="single" w:sz="4" w:space="0" w:color="auto"/>
            </w:tcBorders>
          </w:tcPr>
          <w:p w14:paraId="5E0EC7E0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April-Sept. 2019</w:t>
            </w:r>
          </w:p>
        </w:tc>
        <w:tc>
          <w:tcPr>
            <w:tcW w:w="982" w:type="dxa"/>
          </w:tcPr>
          <w:p w14:paraId="7816C7E5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</w:tcPr>
          <w:p w14:paraId="1CFF8F22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82%</w:t>
            </w:r>
          </w:p>
        </w:tc>
        <w:tc>
          <w:tcPr>
            <w:tcW w:w="982" w:type="dxa"/>
          </w:tcPr>
          <w:p w14:paraId="1322D768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3AAE7245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</w:tcPr>
          <w:p w14:paraId="51629177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4D73583F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5D0D56CE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3B0C6876" w14:textId="77777777" w:rsidTr="00E57F10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FFFFFF" w:themeFill="background1"/>
          </w:tcPr>
          <w:p w14:paraId="0BFE1D9D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Yekeduz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Yekedüz&lt;/Author&gt;&lt;Year&gt;2020&lt;/Year&gt;&lt;RecNum&gt;11&lt;/RecNum&gt;&lt;DisplayText&gt;(17)&lt;/DisplayText&gt;&lt;record&gt;&lt;rec-number&gt;11&lt;/rec-number&gt;&lt;foreign-keys&gt;&lt;key app="EN" db-id="pzsarrvtxxzzxeed2xlxtpd5drvwwz0dvavf" timestamp="1628236404"&gt;11&lt;/key&gt;&lt;/foreign-keys&gt;&lt;ref-type name="Generic"&gt;13&lt;/ref-type&gt;&lt;contributors&gt;&lt;authors&gt;&lt;author&gt;Yekedüz, Emre&lt;/author&gt;&lt;author&gt;Karcıoğlu, Ayşe Müge&lt;/author&gt;&lt;author&gt;Utkan, Güngör&lt;/author&gt;&lt;author&gt;Ürün, Yüksel&lt;/author&gt;&lt;/authors&gt;&lt;/contributors&gt;&lt;titles&gt;&lt;title&gt;A clinical dilemma amid COVID-19 pandemic: missed or encountered diagnosis of cancer?&lt;/title&gt;&lt;/titles&gt;&lt;dates&gt;&lt;year&gt;2020&lt;/year&gt;&lt;/dates&gt;&lt;publisher&gt;Future Medicine&lt;/publisher&gt;&lt;isbn&gt;1479-6694&lt;/isbn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7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  <w:shd w:val="clear" w:color="auto" w:fill="FFFFFF" w:themeFill="background1"/>
          </w:tcPr>
          <w:p w14:paraId="2EC2CF93" w14:textId="77777777" w:rsidR="00E57F10" w:rsidRPr="00A247C4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lang w:val="en-US"/>
              </w:rPr>
            </w:pPr>
            <w:r w:rsidRPr="00EF205C">
              <w:rPr>
                <w:rFonts w:eastAsia="Times New Roman" w:cstheme="minorHAnsi"/>
                <w:sz w:val="16"/>
                <w:szCs w:val="16"/>
                <w:lang w:val="en-US"/>
              </w:rPr>
              <w:t>IQVIA Institute for Human Data Science</w:t>
            </w:r>
          </w:p>
        </w:tc>
        <w:tc>
          <w:tcPr>
            <w:tcW w:w="2070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02A21572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February 2020</w:t>
            </w:r>
          </w:p>
        </w:tc>
        <w:tc>
          <w:tcPr>
            <w:tcW w:w="982" w:type="dxa"/>
            <w:shd w:val="clear" w:color="auto" w:fill="FFFFFF" w:themeFill="background1"/>
          </w:tcPr>
          <w:p w14:paraId="1F1D5E21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  <w:shd w:val="clear" w:color="auto" w:fill="FFFFFF" w:themeFill="background1"/>
          </w:tcPr>
          <w:p w14:paraId="44B0D5CE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90%</w:t>
            </w:r>
          </w:p>
        </w:tc>
        <w:tc>
          <w:tcPr>
            <w:tcW w:w="982" w:type="dxa"/>
            <w:shd w:val="clear" w:color="auto" w:fill="FFFFFF" w:themeFill="background1"/>
          </w:tcPr>
          <w:p w14:paraId="4F072B0F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610BB584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  <w:shd w:val="clear" w:color="auto" w:fill="FFFFFF" w:themeFill="background1"/>
          </w:tcPr>
          <w:p w14:paraId="193F6558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301F9306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46580D8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3F8F98BE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</w:tcPr>
          <w:p w14:paraId="66103DF9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Komodo Health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Komodo Health&lt;/Author&gt;&lt;Year&gt;2020&lt;/Year&gt;&lt;RecNum&gt;20&lt;/RecNum&gt;&lt;DisplayText&gt;(18)&lt;/DisplayText&gt;&lt;record&gt;&lt;rec-number&gt;20&lt;/rec-number&gt;&lt;foreign-keys&gt;&lt;key app="EN" db-id="pzsarrvtxxzzxeed2xlxtpd5drvwwz0dvavf" timestamp="1628238608"&gt;20&lt;/key&gt;&lt;/foreign-keys&gt;&lt;ref-type name="Journal Article"&gt;17&lt;/ref-type&gt;&lt;contributors&gt;&lt;authors&gt;&lt;author&gt;Komodo Health,&lt;/author&gt;&lt;/authors&gt;&lt;/contributors&gt;&lt;titles&gt;&lt;title&gt;New colorectal cancer diagnoses fall by one-third as colonoscopy screenings and biopsies grind to a halt during height of COVID-19&lt;/title&gt;&lt;/titles&gt;&lt;dates&gt;&lt;year&gt;2020&lt;/year&gt;&lt;/dates&gt;&lt;urls&gt;&lt;related-urls&gt;&lt;url&gt;https://www.komodohealth.com/insights/2020/05/new-colorectal-cancer-diagnoses-fall-by-one-third-and-colonoscopies-grind-to-a-halt-during-height-of-covid-19&lt;/url&gt;&lt;/related-urls&gt;&lt;/urls&gt;&lt;access-date&gt;January 11, 2021&lt;/access-date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8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</w:tcPr>
          <w:p w14:paraId="182661C3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320 million patient</w:t>
            </w:r>
            <w:r>
              <w:rPr>
                <w:rFonts w:eastAsia="Times New Roman" w:cstheme="minorHAnsi"/>
                <w:sz w:val="16"/>
                <w:szCs w:val="16"/>
                <w:lang w:val="en-US"/>
              </w:rPr>
              <w:t>s</w:t>
            </w:r>
          </w:p>
        </w:tc>
        <w:tc>
          <w:tcPr>
            <w:tcW w:w="2070" w:type="dxa"/>
            <w:tcBorders>
              <w:right w:val="single" w:sz="4" w:space="0" w:color="auto"/>
            </w:tcBorders>
          </w:tcPr>
          <w:p w14:paraId="13812353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82" w:type="dxa"/>
          </w:tcPr>
          <w:p w14:paraId="5C34E471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</w:tcPr>
          <w:p w14:paraId="742CB337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90%</w:t>
            </w:r>
          </w:p>
        </w:tc>
        <w:tc>
          <w:tcPr>
            <w:tcW w:w="982" w:type="dxa"/>
          </w:tcPr>
          <w:p w14:paraId="71E441F5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5CC3534E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</w:tcPr>
          <w:p w14:paraId="4C5FC88D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119DB4AC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6A28F017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756B5F07" w14:textId="77777777" w:rsidTr="00E57F10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FFFFFF" w:themeFill="background1"/>
          </w:tcPr>
          <w:p w14:paraId="02E38A91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Patel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Patel&lt;/Author&gt;&lt;Year&gt;2021&lt;/Year&gt;&lt;RecNum&gt;14&lt;/RecNum&gt;&lt;DisplayText&gt;(19)&lt;/DisplayText&gt;&lt;record&gt;&lt;rec-number&gt;14&lt;/rec-number&gt;&lt;foreign-keys&gt;&lt;key app="EN" db-id="pzsarrvtxxzzxeed2xlxtpd5drvwwz0dvavf" timestamp="1628236995"&gt;14&lt;/key&gt;&lt;/foreign-keys&gt;&lt;ref-type name="Journal Article"&gt;17&lt;/ref-type&gt;&lt;contributors&gt;&lt;authors&gt;&lt;author&gt;Patel, Shreya&lt;/author&gt;&lt;author&gt;Issaka, Rachel B.&lt;/author&gt;&lt;author&gt;Chen, Ellen&lt;/author&gt;&lt;author&gt;Somsouk, Ma&lt;/author&gt;&lt;/authors&gt;&lt;/contributors&gt;&lt;titles&gt;&lt;title&gt;Colorectal cancer screening and COVID-19&lt;/title&gt;&lt;secondary-title&gt;The American journal of gastroenterology&lt;/secondary-title&gt;&lt;/titles&gt;&lt;periodical&gt;&lt;full-title&gt;The American journal of gastroenterology&lt;/full-title&gt;&lt;/periodical&gt;&lt;dates&gt;&lt;year&gt;2021&lt;/year&gt;&lt;/dates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9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790" w:type="dxa"/>
            <w:shd w:val="clear" w:color="auto" w:fill="FFFFFF" w:themeFill="background1"/>
          </w:tcPr>
          <w:p w14:paraId="6E479279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90,000 patients, San Francisco Health Network</w:t>
            </w:r>
          </w:p>
        </w:tc>
        <w:tc>
          <w:tcPr>
            <w:tcW w:w="2070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4ACB15D5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February 2020</w:t>
            </w:r>
          </w:p>
        </w:tc>
        <w:tc>
          <w:tcPr>
            <w:tcW w:w="982" w:type="dxa"/>
            <w:shd w:val="clear" w:color="auto" w:fill="FFFFFF" w:themeFill="background1"/>
          </w:tcPr>
          <w:p w14:paraId="6C11701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  <w:shd w:val="clear" w:color="auto" w:fill="FFFFFF" w:themeFill="background1"/>
          </w:tcPr>
          <w:p w14:paraId="7406B2F1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90%</w:t>
            </w:r>
          </w:p>
        </w:tc>
        <w:tc>
          <w:tcPr>
            <w:tcW w:w="982" w:type="dxa"/>
            <w:shd w:val="clear" w:color="auto" w:fill="FFFFFF" w:themeFill="background1"/>
          </w:tcPr>
          <w:p w14:paraId="400BC08F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1DE71547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1" w:type="dxa"/>
            <w:shd w:val="clear" w:color="auto" w:fill="FFFFFF" w:themeFill="background1"/>
          </w:tcPr>
          <w:p w14:paraId="45280AC7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2C3240CC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shd w:val="clear" w:color="auto" w:fill="FFFFFF" w:themeFill="background1"/>
          </w:tcPr>
          <w:p w14:paraId="1EEC970C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3F0AD900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</w:tcPr>
          <w:p w14:paraId="33298E2C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Chen et al. </w:t>
            </w:r>
            <w:r w:rsidRPr="007F1A21">
              <w:rPr>
                <w:sz w:val="16"/>
              </w:rPr>
              <w:fldChar w:fldCharType="begin"/>
            </w:r>
            <w:r w:rsidRPr="007F1A21">
              <w:rPr>
                <w:b w:val="0"/>
                <w:sz w:val="16"/>
              </w:rPr>
              <w:instrText xml:space="preserve"> ADDIN EN.CITE &lt;EndNote&gt;&lt;Cite&gt;&lt;Author&gt;Chen&lt;/Author&gt;&lt;Year&gt;2021&lt;/Year&gt;&lt;RecNum&gt;26&lt;/RecNum&gt;&lt;DisplayText&gt;(20)&lt;/DisplayText&gt;&lt;record&gt;&lt;rec-number&gt;26&lt;/rec-number&gt;&lt;foreign-keys&gt;&lt;key app="EN" db-id="pzsarrvtxxzzxeed2xlxtpd5drvwwz0dvavf" timestamp="1632910454"&gt;26&lt;/key&gt;&lt;/foreign-keys&gt;&lt;ref-type name="Journal Article"&gt;17&lt;/ref-type&gt;&lt;contributors&gt;&lt;authors&gt;&lt;author&gt;Chen, Ronald C.&lt;/author&gt;&lt;author&gt;Haynes, Kevin&lt;/author&gt;&lt;author&gt;Du, Simo&lt;/author&gt;&lt;author&gt;Barron, John&lt;/author&gt;&lt;author&gt;Katz, Aaron J.&lt;/author&gt;&lt;/authors&gt;&lt;/contributors&gt;&lt;titles&gt;&lt;title&gt;Association of Cancer Screening Deficit in the United States With the COVID-19 Pandemic&lt;/title&gt;&lt;secondary-title&gt;JAMA oncology&lt;/secondary-title&gt;&lt;/titles&gt;&lt;periodical&gt;&lt;full-title&gt;JAMA oncology&lt;/full-title&gt;&lt;/periodical&gt;&lt;dates&gt;&lt;year&gt;2021&lt;/year&gt;&lt;/dates&gt;&lt;urls&gt;&lt;/urls&gt;&lt;/record&gt;&lt;/Cite&gt;&lt;/EndNote&gt;</w:instrText>
            </w:r>
            <w:r w:rsidRPr="007F1A21">
              <w:rPr>
                <w:sz w:val="16"/>
              </w:rPr>
              <w:fldChar w:fldCharType="separate"/>
            </w:r>
            <w:r w:rsidRPr="007F1A21">
              <w:rPr>
                <w:b w:val="0"/>
                <w:noProof/>
                <w:sz w:val="16"/>
              </w:rPr>
              <w:t>(20)</w:t>
            </w:r>
            <w:r w:rsidRPr="007F1A21">
              <w:rPr>
                <w:sz w:val="16"/>
              </w:rPr>
              <w:fldChar w:fldCharType="end"/>
            </w:r>
          </w:p>
        </w:tc>
        <w:tc>
          <w:tcPr>
            <w:tcW w:w="2790" w:type="dxa"/>
          </w:tcPr>
          <w:p w14:paraId="5C4006EC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2D30F3">
              <w:rPr>
                <w:rFonts w:eastAsia="Times New Roman" w:cstheme="minorHAnsi"/>
                <w:sz w:val="16"/>
                <w:szCs w:val="16"/>
                <w:lang w:val="en-US"/>
              </w:rPr>
              <w:t>HealthCore Integrated Research Database</w:t>
            </w:r>
            <w:r>
              <w:rPr>
                <w:rFonts w:eastAsia="Times New Roman" w:cstheme="minorHAnsi"/>
                <w:sz w:val="16"/>
                <w:szCs w:val="16"/>
                <w:lang w:val="en-US"/>
              </w:rPr>
              <w:t>, 60 million patients</w:t>
            </w:r>
          </w:p>
        </w:tc>
        <w:tc>
          <w:tcPr>
            <w:tcW w:w="2070" w:type="dxa"/>
            <w:tcBorders>
              <w:right w:val="single" w:sz="4" w:space="0" w:color="auto"/>
            </w:tcBorders>
          </w:tcPr>
          <w:p w14:paraId="1F567CE1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82" w:type="dxa"/>
          </w:tcPr>
          <w:p w14:paraId="540181DA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33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1" w:type="dxa"/>
          </w:tcPr>
          <w:p w14:paraId="58DF7849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79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2" w:type="dxa"/>
          </w:tcPr>
          <w:p w14:paraId="10167E89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58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2" w:type="dxa"/>
          </w:tcPr>
          <w:p w14:paraId="4A010478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5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1" w:type="dxa"/>
          </w:tcPr>
          <w:p w14:paraId="24153A00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3</w:t>
            </w: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82" w:type="dxa"/>
          </w:tcPr>
          <w:p w14:paraId="5D5ED3A3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</w:tcPr>
          <w:p w14:paraId="19E9F28D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498EB4BB" w14:textId="77777777" w:rsidTr="00E57F10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FFFFFF" w:themeFill="background1"/>
          </w:tcPr>
          <w:p w14:paraId="1E339D4F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Khan et al. </w:t>
            </w:r>
            <w:r w:rsidRPr="007F1A21">
              <w:rPr>
                <w:sz w:val="16"/>
              </w:rPr>
              <w:fldChar w:fldCharType="begin"/>
            </w:r>
            <w:r w:rsidRPr="007F1A21">
              <w:rPr>
                <w:b w:val="0"/>
                <w:sz w:val="16"/>
              </w:rPr>
              <w:instrText xml:space="preserve"> ADDIN EN.CITE &lt;EndNote&gt;&lt;Cite&gt;&lt;Author&gt;Khan&lt;/Author&gt;&lt;Year&gt;2021&lt;/Year&gt;&lt;RecNum&gt;88&lt;/RecNum&gt;&lt;DisplayText&gt;(21)&lt;/DisplayText&gt;&lt;record&gt;&lt;rec-number&gt;88&lt;/rec-number&gt;&lt;foreign-keys&gt;&lt;key app="EN" db-id="pzsarrvtxxzzxeed2xlxtpd5drvwwz0dvavf" timestamp="1637671409"&gt;88&lt;/key&gt;&lt;/foreign-keys&gt;&lt;ref-type name="Generic"&gt;13&lt;/ref-type&gt;&lt;contributors&gt;&lt;authors&gt;&lt;author&gt;Khan, Mahir&lt;/author&gt;&lt;author&gt;Wright, Margaret&lt;/author&gt;&lt;author&gt;Watson, Karriem&lt;/author&gt;&lt;author&gt;Jain, Shikha&lt;/author&gt;&lt;/authors&gt;&lt;/contributors&gt;&lt;titles&gt;&lt;title&gt;Trends in cancer screening volumes at an urban health center during the COVID-19 pandemic&lt;/title&gt;&lt;/titles&gt;&lt;dates&gt;&lt;year&gt;2021&lt;/year&gt;&lt;/dates&gt;&lt;publisher&gt;Wolters Kluwer Health&lt;/publisher&gt;&lt;isbn&gt;0732-183X&lt;/isbn&gt;&lt;urls&gt;&lt;/urls&gt;&lt;/record&gt;&lt;/Cite&gt;&lt;/EndNote&gt;</w:instrText>
            </w:r>
            <w:r w:rsidRPr="007F1A21">
              <w:rPr>
                <w:sz w:val="16"/>
              </w:rPr>
              <w:fldChar w:fldCharType="separate"/>
            </w:r>
            <w:r w:rsidRPr="007F1A21">
              <w:rPr>
                <w:b w:val="0"/>
                <w:noProof/>
                <w:sz w:val="16"/>
              </w:rPr>
              <w:t>(21)</w:t>
            </w:r>
            <w:r w:rsidRPr="007F1A21">
              <w:rPr>
                <w:sz w:val="16"/>
              </w:rPr>
              <w:fldChar w:fldCharType="end"/>
            </w:r>
          </w:p>
        </w:tc>
        <w:tc>
          <w:tcPr>
            <w:tcW w:w="2790" w:type="dxa"/>
            <w:shd w:val="clear" w:color="auto" w:fill="FFFFFF" w:themeFill="background1"/>
          </w:tcPr>
          <w:p w14:paraId="3D269E0A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2D30F3">
              <w:rPr>
                <w:rFonts w:eastAsia="Times New Roman" w:cstheme="minorHAnsi"/>
                <w:sz w:val="16"/>
                <w:szCs w:val="16"/>
                <w:lang w:val="en-US"/>
              </w:rPr>
              <w:t>University of Illinois Hospital &amp; Health Sciences System</w:t>
            </w:r>
          </w:p>
        </w:tc>
        <w:tc>
          <w:tcPr>
            <w:tcW w:w="2070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0D89C445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January 2020</w:t>
            </w:r>
          </w:p>
        </w:tc>
        <w:tc>
          <w:tcPr>
            <w:tcW w:w="982" w:type="dxa"/>
            <w:shd w:val="clear" w:color="auto" w:fill="FFFFFF" w:themeFill="background1"/>
          </w:tcPr>
          <w:p w14:paraId="793B4E59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48%</w:t>
            </w:r>
          </w:p>
        </w:tc>
        <w:tc>
          <w:tcPr>
            <w:tcW w:w="981" w:type="dxa"/>
            <w:shd w:val="clear" w:color="auto" w:fill="FFFFFF" w:themeFill="background1"/>
          </w:tcPr>
          <w:p w14:paraId="7339B0E1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89%</w:t>
            </w:r>
          </w:p>
        </w:tc>
        <w:tc>
          <w:tcPr>
            <w:tcW w:w="982" w:type="dxa"/>
            <w:shd w:val="clear" w:color="auto" w:fill="FFFFFF" w:themeFill="background1"/>
          </w:tcPr>
          <w:p w14:paraId="07438E05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80%</w:t>
            </w:r>
          </w:p>
        </w:tc>
        <w:tc>
          <w:tcPr>
            <w:tcW w:w="982" w:type="dxa"/>
            <w:shd w:val="clear" w:color="auto" w:fill="FFFFFF" w:themeFill="background1"/>
          </w:tcPr>
          <w:p w14:paraId="45AC070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50%</w:t>
            </w:r>
          </w:p>
        </w:tc>
        <w:tc>
          <w:tcPr>
            <w:tcW w:w="981" w:type="dxa"/>
            <w:shd w:val="clear" w:color="auto" w:fill="FFFFFF" w:themeFill="background1"/>
          </w:tcPr>
          <w:p w14:paraId="739717C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20%</w:t>
            </w:r>
          </w:p>
        </w:tc>
        <w:tc>
          <w:tcPr>
            <w:tcW w:w="982" w:type="dxa"/>
            <w:shd w:val="clear" w:color="auto" w:fill="FFFFFF" w:themeFill="background1"/>
          </w:tcPr>
          <w:p w14:paraId="0678CF0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4%</w:t>
            </w:r>
          </w:p>
        </w:tc>
        <w:tc>
          <w:tcPr>
            <w:tcW w:w="982" w:type="dxa"/>
            <w:shd w:val="clear" w:color="auto" w:fill="FFFFFF" w:themeFill="background1"/>
          </w:tcPr>
          <w:p w14:paraId="63AB9C0E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4B5C25" w14:paraId="4F672152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</w:tcPr>
          <w:p w14:paraId="02B83624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Waclawik et al. </w:t>
            </w:r>
            <w:r w:rsidRPr="007F1A21">
              <w:rPr>
                <w:sz w:val="16"/>
              </w:rPr>
              <w:fldChar w:fldCharType="begin"/>
            </w:r>
            <w:r w:rsidRPr="007F1A21">
              <w:rPr>
                <w:b w:val="0"/>
                <w:sz w:val="16"/>
              </w:rPr>
              <w:instrText xml:space="preserve"> ADDIN EN.CITE &lt;EndNote&gt;&lt;Cite&gt;&lt;Author&gt;Waclawik&lt;/Author&gt;&lt;Year&gt;2021&lt;/Year&gt;&lt;RecNum&gt;89&lt;/RecNum&gt;&lt;DisplayText&gt;(22)&lt;/DisplayText&gt;&lt;record&gt;&lt;rec-number&gt;89&lt;/rec-number&gt;&lt;foreign-keys&gt;&lt;key app="EN" db-id="pzsarrvtxxzzxeed2xlxtpd5drvwwz0dvavf" timestamp="1637671412"&gt;89&lt;/key&gt;&lt;/foreign-keys&gt;&lt;ref-type name="Journal Article"&gt;17&lt;/ref-type&gt;&lt;contributors&gt;&lt;authors&gt;&lt;author&gt;Waclawik, Gabrielle&lt;/author&gt;&lt;author&gt;Benson, Mark&lt;/author&gt;&lt;author&gt;Pfau, Patrick&lt;/author&gt;&lt;author&gt;Weiss, Jennifer&lt;/author&gt;&lt;/authors&gt;&lt;/contributors&gt;&lt;titles&gt;&lt;title&gt;Impact of COVID-19 pandemic on colorectal cancer screening when colonoscopy is the dominant screening modality&lt;/title&gt;&lt;secondary-title&gt;Gastrointestinal Endoscopy&lt;/secondary-title&gt;&lt;/titles&gt;&lt;periodical&gt;&lt;full-title&gt;Gastrointestinal Endoscopy&lt;/full-title&gt;&lt;/periodical&gt;&lt;pages&gt;AB96-AB97&lt;/pages&gt;&lt;volume&gt;93&lt;/volume&gt;&lt;number&gt;6&lt;/number&gt;&lt;dates&gt;&lt;year&gt;2021&lt;/year&gt;&lt;/dates&gt;&lt;isbn&gt;0016-5107&lt;/isbn&gt;&lt;urls&gt;&lt;/urls&gt;&lt;/record&gt;&lt;/Cite&gt;&lt;/EndNote&gt;</w:instrText>
            </w:r>
            <w:r w:rsidRPr="007F1A21">
              <w:rPr>
                <w:sz w:val="16"/>
              </w:rPr>
              <w:fldChar w:fldCharType="separate"/>
            </w:r>
            <w:r w:rsidRPr="007F1A21">
              <w:rPr>
                <w:b w:val="0"/>
                <w:noProof/>
                <w:sz w:val="16"/>
              </w:rPr>
              <w:t>(22)</w:t>
            </w:r>
            <w:r w:rsidRPr="007F1A21">
              <w:rPr>
                <w:sz w:val="16"/>
              </w:rPr>
              <w:fldChar w:fldCharType="end"/>
            </w:r>
          </w:p>
        </w:tc>
        <w:tc>
          <w:tcPr>
            <w:tcW w:w="2790" w:type="dxa"/>
          </w:tcPr>
          <w:p w14:paraId="7001AC23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Unknown</w:t>
            </w:r>
          </w:p>
        </w:tc>
        <w:tc>
          <w:tcPr>
            <w:tcW w:w="2070" w:type="dxa"/>
            <w:tcBorders>
              <w:right w:val="single" w:sz="4" w:space="0" w:color="auto"/>
            </w:tcBorders>
          </w:tcPr>
          <w:p w14:paraId="0B35A93D" w14:textId="77777777" w:rsidR="00E57F10" w:rsidRPr="004B5C25" w:rsidRDefault="00E57F10" w:rsidP="00E57F10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July 2019-February 2020</w:t>
            </w:r>
          </w:p>
        </w:tc>
        <w:tc>
          <w:tcPr>
            <w:tcW w:w="982" w:type="dxa"/>
          </w:tcPr>
          <w:p w14:paraId="24AA5092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50%</w:t>
            </w:r>
          </w:p>
        </w:tc>
        <w:tc>
          <w:tcPr>
            <w:tcW w:w="981" w:type="dxa"/>
          </w:tcPr>
          <w:p w14:paraId="34E1A87D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88%</w:t>
            </w:r>
          </w:p>
        </w:tc>
        <w:tc>
          <w:tcPr>
            <w:tcW w:w="982" w:type="dxa"/>
          </w:tcPr>
          <w:p w14:paraId="500986C5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60%</w:t>
            </w:r>
          </w:p>
        </w:tc>
        <w:tc>
          <w:tcPr>
            <w:tcW w:w="982" w:type="dxa"/>
          </w:tcPr>
          <w:p w14:paraId="188418B9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27%</w:t>
            </w:r>
          </w:p>
        </w:tc>
        <w:tc>
          <w:tcPr>
            <w:tcW w:w="981" w:type="dxa"/>
          </w:tcPr>
          <w:p w14:paraId="1EB52CED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5%</w:t>
            </w:r>
          </w:p>
        </w:tc>
        <w:tc>
          <w:tcPr>
            <w:tcW w:w="982" w:type="dxa"/>
          </w:tcPr>
          <w:p w14:paraId="27895106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2%</w:t>
            </w:r>
          </w:p>
        </w:tc>
        <w:tc>
          <w:tcPr>
            <w:tcW w:w="982" w:type="dxa"/>
          </w:tcPr>
          <w:p w14:paraId="59F60D3F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2%</w:t>
            </w:r>
          </w:p>
        </w:tc>
      </w:tr>
      <w:tr w:rsidR="00E57F10" w:rsidRPr="004B5C25" w14:paraId="2B9CC38E" w14:textId="77777777" w:rsidTr="00E57F10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FFFFFF" w:themeFill="background1"/>
          </w:tcPr>
          <w:p w14:paraId="42763529" w14:textId="77777777" w:rsidR="00E57F10" w:rsidRPr="007F1A21" w:rsidRDefault="00E57F10" w:rsidP="00E57F10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Calderwood et al. </w:t>
            </w:r>
            <w:r w:rsidRPr="007F1A21">
              <w:rPr>
                <w:sz w:val="16"/>
              </w:rPr>
              <w:fldChar w:fldCharType="begin"/>
            </w:r>
            <w:r w:rsidRPr="007F1A21">
              <w:rPr>
                <w:b w:val="0"/>
                <w:sz w:val="16"/>
              </w:rPr>
              <w:instrText xml:space="preserve"> ADDIN EN.CITE &lt;EndNote&gt;&lt;Cite&gt;&lt;Author&gt;Calderwood&lt;/Author&gt;&lt;Year&gt;2021&lt;/Year&gt;&lt;RecNum&gt;90&lt;/RecNum&gt;&lt;DisplayText&gt;(23)&lt;/DisplayText&gt;&lt;record&gt;&lt;rec-number&gt;90&lt;/rec-number&gt;&lt;foreign-keys&gt;&lt;key app="EN" db-id="pzsarrvtxxzzxeed2xlxtpd5drvwwz0dvavf" timestamp="1637671416"&gt;90&lt;/key&gt;&lt;/foreign-keys&gt;&lt;ref-type name="Journal Article"&gt;17&lt;/ref-type&gt;&lt;contributors&gt;&lt;authors&gt;&lt;author&gt;Calderwood, Audrey H.&lt;/author&gt;&lt;author&gt;Calderwood, Michael S.&lt;/author&gt;&lt;author&gt;Williams, J. Lucas&lt;/author&gt;&lt;author&gt;Dominitz, Jason A.&lt;/author&gt;&lt;/authors&gt;&lt;/contributors&gt;&lt;titles&gt;&lt;title&gt;Impact of the COVID-19 pandemic on utilization of EGD and colonoscopy in the United States: an analysis of the GIQuIC registry&lt;/title&gt;&lt;secondary-title&gt;Techniques and innovations in gastrointestinal endoscopy&lt;/secondary-title&gt;&lt;/titles&gt;&lt;periodical&gt;&lt;full-title&gt;Techniques and innovations in gastrointestinal endoscopy&lt;/full-title&gt;&lt;/periodical&gt;&lt;pages&gt;313-321&lt;/pages&gt;&lt;volume&gt;23&lt;/volume&gt;&lt;number&gt;4&lt;/number&gt;&lt;dates&gt;&lt;year&gt;2021&lt;/year&gt;&lt;/dates&gt;&lt;isbn&gt;2590-0307&lt;/isbn&gt;&lt;urls&gt;&lt;/urls&gt;&lt;/record&gt;&lt;/Cite&gt;&lt;/EndNote&gt;</w:instrText>
            </w:r>
            <w:r w:rsidRPr="007F1A21">
              <w:rPr>
                <w:sz w:val="16"/>
              </w:rPr>
              <w:fldChar w:fldCharType="separate"/>
            </w:r>
            <w:r w:rsidRPr="007F1A21">
              <w:rPr>
                <w:b w:val="0"/>
                <w:noProof/>
                <w:sz w:val="16"/>
              </w:rPr>
              <w:t>(23)</w:t>
            </w:r>
            <w:r w:rsidRPr="007F1A21">
              <w:rPr>
                <w:sz w:val="16"/>
              </w:rPr>
              <w:fldChar w:fldCharType="end"/>
            </w:r>
          </w:p>
        </w:tc>
        <w:tc>
          <w:tcPr>
            <w:tcW w:w="2790" w:type="dxa"/>
            <w:shd w:val="clear" w:color="auto" w:fill="FFFFFF" w:themeFill="background1"/>
          </w:tcPr>
          <w:p w14:paraId="4BE22EB9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2D30F3">
              <w:rPr>
                <w:rFonts w:eastAsia="Times New Roman" w:cstheme="minorHAnsi"/>
                <w:sz w:val="16"/>
                <w:szCs w:val="16"/>
                <w:lang w:val="en-US"/>
              </w:rPr>
              <w:t>GI Quality Improvement Consortium (GIQuIC) registry</w:t>
            </w:r>
          </w:p>
        </w:tc>
        <w:tc>
          <w:tcPr>
            <w:tcW w:w="2070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3F275E53" w14:textId="77777777" w:rsidR="00E57F10" w:rsidRPr="004B5C25" w:rsidRDefault="00E57F10" w:rsidP="00E57F1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82" w:type="dxa"/>
            <w:shd w:val="clear" w:color="auto" w:fill="FFFFFF" w:themeFill="background1"/>
          </w:tcPr>
          <w:p w14:paraId="645A7E4D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40%</w:t>
            </w:r>
          </w:p>
        </w:tc>
        <w:tc>
          <w:tcPr>
            <w:tcW w:w="981" w:type="dxa"/>
            <w:shd w:val="clear" w:color="auto" w:fill="FFFFFF" w:themeFill="background1"/>
          </w:tcPr>
          <w:p w14:paraId="7EAC3C3E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92%</w:t>
            </w:r>
          </w:p>
        </w:tc>
        <w:tc>
          <w:tcPr>
            <w:tcW w:w="982" w:type="dxa"/>
            <w:shd w:val="clear" w:color="auto" w:fill="FFFFFF" w:themeFill="background1"/>
          </w:tcPr>
          <w:p w14:paraId="3090026C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66%</w:t>
            </w:r>
          </w:p>
        </w:tc>
        <w:tc>
          <w:tcPr>
            <w:tcW w:w="982" w:type="dxa"/>
            <w:shd w:val="clear" w:color="auto" w:fill="FFFFFF" w:themeFill="background1"/>
          </w:tcPr>
          <w:p w14:paraId="1FB9B24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25%</w:t>
            </w:r>
          </w:p>
        </w:tc>
        <w:tc>
          <w:tcPr>
            <w:tcW w:w="981" w:type="dxa"/>
            <w:shd w:val="clear" w:color="auto" w:fill="FFFFFF" w:themeFill="background1"/>
          </w:tcPr>
          <w:p w14:paraId="31F99E8B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7%</w:t>
            </w:r>
          </w:p>
        </w:tc>
        <w:tc>
          <w:tcPr>
            <w:tcW w:w="982" w:type="dxa"/>
            <w:shd w:val="clear" w:color="auto" w:fill="FFFFFF" w:themeFill="background1"/>
          </w:tcPr>
          <w:p w14:paraId="50441648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2%</w:t>
            </w:r>
          </w:p>
        </w:tc>
        <w:tc>
          <w:tcPr>
            <w:tcW w:w="982" w:type="dxa"/>
            <w:shd w:val="clear" w:color="auto" w:fill="FFFFFF" w:themeFill="background1"/>
          </w:tcPr>
          <w:p w14:paraId="5F17B58D" w14:textId="77777777" w:rsidR="00E57F10" w:rsidRPr="004B5C25" w:rsidRDefault="00E57F10" w:rsidP="00E57F1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21%</w:t>
            </w:r>
          </w:p>
        </w:tc>
      </w:tr>
      <w:tr w:rsidR="00E57F10" w:rsidRPr="004B5C25" w14:paraId="45E6A0BB" w14:textId="77777777" w:rsidTr="00E57F1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90" w:type="dxa"/>
            <w:gridSpan w:val="3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06F68D" w14:textId="77777777" w:rsidR="00E57F10" w:rsidRPr="004B5C25" w:rsidRDefault="00E57F10" w:rsidP="00E57F10">
            <w:pPr>
              <w:spacing w:line="360" w:lineRule="auto"/>
              <w:jc w:val="right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Average</w:t>
            </w:r>
          </w:p>
        </w:tc>
        <w:tc>
          <w:tcPr>
            <w:tcW w:w="982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</w:tcPr>
          <w:p w14:paraId="7E2D6280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38.8%</w:t>
            </w:r>
          </w:p>
        </w:tc>
        <w:tc>
          <w:tcPr>
            <w:tcW w:w="981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</w:tcPr>
          <w:p w14:paraId="2E28BC31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84.8%</w:t>
            </w:r>
          </w:p>
        </w:tc>
        <w:tc>
          <w:tcPr>
            <w:tcW w:w="982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</w:tcPr>
          <w:p w14:paraId="6BC868A8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52.5%</w:t>
            </w:r>
          </w:p>
        </w:tc>
        <w:tc>
          <w:tcPr>
            <w:tcW w:w="982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</w:tcPr>
          <w:p w14:paraId="0263F277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28.5%</w:t>
            </w:r>
          </w:p>
        </w:tc>
        <w:tc>
          <w:tcPr>
            <w:tcW w:w="981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</w:tcPr>
          <w:p w14:paraId="4F597567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4B5C25">
              <w:rPr>
                <w:rFonts w:eastAsia="Times New Roman" w:cstheme="minorHAnsi"/>
                <w:sz w:val="16"/>
                <w:szCs w:val="16"/>
                <w:lang w:val="en-US"/>
              </w:rPr>
              <w:t>-37.0%</w:t>
            </w:r>
          </w:p>
        </w:tc>
        <w:tc>
          <w:tcPr>
            <w:tcW w:w="98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5F9D6C6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8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CB1390E" w14:textId="77777777" w:rsidR="00E57F10" w:rsidRPr="004B5C25" w:rsidRDefault="00E57F10" w:rsidP="00E57F10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</w:tbl>
    <w:p w14:paraId="3BB10D2F" w14:textId="77777777" w:rsidR="00185DBF" w:rsidRPr="00D35C72" w:rsidRDefault="00825526" w:rsidP="00D35C72">
      <w:pPr>
        <w:spacing w:line="360" w:lineRule="auto"/>
        <w:rPr>
          <w:rFonts w:ascii="Calibri Light" w:hAnsi="Calibri Light" w:cs="Calibri Light"/>
          <w:sz w:val="28"/>
          <w:lang w:val="en-US"/>
        </w:rPr>
      </w:pPr>
      <w:r>
        <w:rPr>
          <w:rFonts w:cstheme="minorHAnsi"/>
          <w:b/>
          <w:sz w:val="18"/>
          <w:lang w:val="en-US"/>
        </w:rPr>
        <w:t xml:space="preserve">Supplementary </w:t>
      </w:r>
      <w:r w:rsidR="00185DBF" w:rsidRPr="004D1FFF">
        <w:rPr>
          <w:rFonts w:cstheme="minorHAnsi"/>
          <w:b/>
          <w:sz w:val="18"/>
          <w:lang w:val="en-US"/>
        </w:rPr>
        <w:t xml:space="preserve">Table 1. </w:t>
      </w:r>
      <w:r w:rsidR="00185DBF" w:rsidRPr="00AE17C6">
        <w:rPr>
          <w:rFonts w:cstheme="minorHAnsi"/>
          <w:sz w:val="18"/>
          <w:lang w:val="en-US"/>
        </w:rPr>
        <w:t>Published estimates of</w:t>
      </w:r>
      <w:r w:rsidR="00185DBF">
        <w:rPr>
          <w:rFonts w:cstheme="minorHAnsi"/>
          <w:b/>
          <w:sz w:val="18"/>
          <w:lang w:val="en-US"/>
        </w:rPr>
        <w:t xml:space="preserve"> </w:t>
      </w:r>
      <w:r w:rsidR="00185DBF">
        <w:rPr>
          <w:rFonts w:cstheme="minorHAnsi"/>
          <w:sz w:val="18"/>
          <w:lang w:val="en-US"/>
        </w:rPr>
        <w:t>the d</w:t>
      </w:r>
      <w:r w:rsidR="00185DBF" w:rsidRPr="004D1FFF">
        <w:rPr>
          <w:rFonts w:cstheme="minorHAnsi"/>
          <w:sz w:val="18"/>
          <w:lang w:val="en-US"/>
        </w:rPr>
        <w:t xml:space="preserve">ecrease in CRC screening rates </w:t>
      </w:r>
      <w:proofErr w:type="gramStart"/>
      <w:r w:rsidR="00185DBF">
        <w:rPr>
          <w:rFonts w:cstheme="minorHAnsi"/>
          <w:sz w:val="18"/>
          <w:lang w:val="en-US"/>
        </w:rPr>
        <w:t>as a result of</w:t>
      </w:r>
      <w:proofErr w:type="gramEnd"/>
      <w:r w:rsidR="00185DBF">
        <w:rPr>
          <w:rFonts w:cstheme="minorHAnsi"/>
          <w:sz w:val="18"/>
          <w:lang w:val="en-US"/>
        </w:rPr>
        <w:t xml:space="preserve"> the</w:t>
      </w:r>
      <w:r w:rsidR="00185DBF" w:rsidRPr="004D1FFF">
        <w:rPr>
          <w:rFonts w:cstheme="minorHAnsi"/>
          <w:sz w:val="18"/>
          <w:lang w:val="en-US"/>
        </w:rPr>
        <w:t xml:space="preserve"> COVID-19 pandemic</w:t>
      </w:r>
      <w:r w:rsidR="00185DBF">
        <w:rPr>
          <w:rFonts w:cstheme="minorHAnsi"/>
          <w:sz w:val="18"/>
          <w:lang w:val="en-US"/>
        </w:rPr>
        <w:t xml:space="preserve"> (March-September)</w:t>
      </w:r>
      <w:r w:rsidR="00185DBF" w:rsidRPr="004D1FFF">
        <w:rPr>
          <w:rFonts w:cstheme="minorHAnsi"/>
          <w:sz w:val="18"/>
          <w:lang w:val="en-US"/>
        </w:rPr>
        <w:t xml:space="preserve"> </w:t>
      </w:r>
      <w:r w:rsidR="00185DBF">
        <w:rPr>
          <w:rFonts w:cstheme="minorHAnsi"/>
          <w:sz w:val="18"/>
          <w:lang w:val="en-US"/>
        </w:rPr>
        <w:t>identified by our literature search.</w:t>
      </w:r>
    </w:p>
    <w:p w14:paraId="1253A975" w14:textId="77777777" w:rsidR="00185DBF" w:rsidRDefault="00185DBF">
      <w:pPr>
        <w:rPr>
          <w:lang w:val="en-US"/>
        </w:rPr>
      </w:pPr>
      <w:r>
        <w:rPr>
          <w:lang w:val="en-US"/>
        </w:rPr>
        <w:br w:type="page"/>
      </w:r>
    </w:p>
    <w:p w14:paraId="2E9897C4" w14:textId="77777777" w:rsidR="00FB37B7" w:rsidRDefault="00825526">
      <w:pPr>
        <w:rPr>
          <w:rFonts w:cstheme="minorHAnsi"/>
          <w:sz w:val="18"/>
          <w:lang w:val="en-US"/>
        </w:rPr>
      </w:pPr>
      <w:r>
        <w:rPr>
          <w:rFonts w:cstheme="minorHAnsi"/>
          <w:b/>
          <w:sz w:val="18"/>
          <w:lang w:val="en-US"/>
        </w:rPr>
        <w:lastRenderedPageBreak/>
        <w:t xml:space="preserve">Supplementary </w:t>
      </w:r>
      <w:r w:rsidR="00185DBF" w:rsidRPr="004D1FFF">
        <w:rPr>
          <w:rFonts w:cstheme="minorHAnsi"/>
          <w:b/>
          <w:sz w:val="18"/>
          <w:lang w:val="en-US"/>
        </w:rPr>
        <w:t>Table 2</w:t>
      </w:r>
      <w:r w:rsidR="00185DBF" w:rsidRPr="004D1FFF">
        <w:rPr>
          <w:rFonts w:cstheme="minorHAnsi"/>
          <w:sz w:val="18"/>
          <w:lang w:val="en-US"/>
        </w:rPr>
        <w:t xml:space="preserve">. </w:t>
      </w:r>
      <w:r w:rsidR="00185DBF">
        <w:rPr>
          <w:rFonts w:cstheme="minorHAnsi"/>
          <w:sz w:val="18"/>
          <w:lang w:val="en-US"/>
        </w:rPr>
        <w:t>Published estimates of the decrease in CRC diagnose</w:t>
      </w:r>
      <w:r w:rsidR="00185DBF" w:rsidRPr="004D1FFF">
        <w:rPr>
          <w:rFonts w:cstheme="minorHAnsi"/>
          <w:sz w:val="18"/>
          <w:lang w:val="en-US"/>
        </w:rPr>
        <w:t xml:space="preserve">s rates </w:t>
      </w:r>
      <w:proofErr w:type="gramStart"/>
      <w:r w:rsidR="00185DBF">
        <w:rPr>
          <w:rFonts w:cstheme="minorHAnsi"/>
          <w:sz w:val="18"/>
          <w:lang w:val="en-US"/>
        </w:rPr>
        <w:t>as a result of</w:t>
      </w:r>
      <w:proofErr w:type="gramEnd"/>
      <w:r w:rsidR="00185DBF">
        <w:rPr>
          <w:rFonts w:cstheme="minorHAnsi"/>
          <w:sz w:val="18"/>
          <w:lang w:val="en-US"/>
        </w:rPr>
        <w:t xml:space="preserve"> the</w:t>
      </w:r>
      <w:r w:rsidR="00185DBF" w:rsidRPr="004D1FFF">
        <w:rPr>
          <w:rFonts w:cstheme="minorHAnsi"/>
          <w:sz w:val="18"/>
          <w:lang w:val="en-US"/>
        </w:rPr>
        <w:t xml:space="preserve"> COVID-19 pandemic</w:t>
      </w:r>
      <w:r w:rsidR="00185DBF">
        <w:rPr>
          <w:rFonts w:cstheme="minorHAnsi"/>
          <w:sz w:val="18"/>
          <w:lang w:val="en-US"/>
        </w:rPr>
        <w:t xml:space="preserve"> (March-September) identified by our literature search</w:t>
      </w:r>
      <w:r w:rsidR="00185DBF" w:rsidRPr="004D1FFF">
        <w:rPr>
          <w:rFonts w:cstheme="minorHAnsi"/>
          <w:sz w:val="18"/>
          <w:lang w:val="en-US"/>
        </w:rPr>
        <w:t>.</w:t>
      </w:r>
      <w:r w:rsidR="00185DBF">
        <w:rPr>
          <w:rFonts w:cstheme="minorHAnsi"/>
          <w:sz w:val="18"/>
          <w:lang w:val="en-US"/>
        </w:rPr>
        <w:t xml:space="preserve"> Some studies distinguish between new and all diagnoses.</w:t>
      </w:r>
    </w:p>
    <w:tbl>
      <w:tblPr>
        <w:tblStyle w:val="PlainTable4"/>
        <w:tblpPr w:leftFromText="180" w:rightFromText="180" w:vertAnchor="text" w:horzAnchor="margin" w:tblpY="71"/>
        <w:tblW w:w="14004" w:type="dxa"/>
        <w:tblLayout w:type="fixed"/>
        <w:tblLook w:val="04A0" w:firstRow="1" w:lastRow="0" w:firstColumn="1" w:lastColumn="0" w:noHBand="0" w:noVBand="1"/>
      </w:tblPr>
      <w:tblGrid>
        <w:gridCol w:w="1585"/>
        <w:gridCol w:w="2637"/>
        <w:gridCol w:w="2168"/>
        <w:gridCol w:w="951"/>
        <w:gridCol w:w="952"/>
        <w:gridCol w:w="952"/>
        <w:gridCol w:w="952"/>
        <w:gridCol w:w="951"/>
        <w:gridCol w:w="952"/>
        <w:gridCol w:w="952"/>
        <w:gridCol w:w="952"/>
      </w:tblGrid>
      <w:tr w:rsidR="00E57F10" w:rsidRPr="00541DE9" w14:paraId="30CE29A7" w14:textId="77777777" w:rsidTr="009429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2F02FEC4" w14:textId="77777777" w:rsidR="00E57F10" w:rsidRPr="00B538FD" w:rsidRDefault="00E57F10" w:rsidP="0094294A">
            <w:pPr>
              <w:spacing w:line="36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2637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20F46066" w14:textId="77777777" w:rsidR="00E57F10" w:rsidRPr="00B538FD" w:rsidRDefault="00E57F10" w:rsidP="0094294A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Data</w:t>
            </w:r>
          </w:p>
        </w:tc>
        <w:tc>
          <w:tcPr>
            <w:tcW w:w="2168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 w:themeFill="background1"/>
          </w:tcPr>
          <w:p w14:paraId="5A22EF90" w14:textId="77777777" w:rsidR="00E57F10" w:rsidRPr="00B538FD" w:rsidRDefault="00E57F10" w:rsidP="0094294A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Reference period</w:t>
            </w:r>
          </w:p>
        </w:tc>
        <w:tc>
          <w:tcPr>
            <w:tcW w:w="95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094D3E3C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March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73592BE1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April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3EF55DC2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May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661AC19A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June</w:t>
            </w:r>
          </w:p>
        </w:tc>
        <w:tc>
          <w:tcPr>
            <w:tcW w:w="951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2B8220E4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July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3A348C8A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August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0D006F70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Sept</w:t>
            </w:r>
          </w:p>
        </w:tc>
        <w:tc>
          <w:tcPr>
            <w:tcW w:w="952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64BFE557" w14:textId="77777777" w:rsidR="00E57F10" w:rsidRPr="00B538FD" w:rsidRDefault="00E57F10" w:rsidP="0094294A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  <w:tr w:rsidR="00E57F10" w:rsidRPr="00541DE9" w14:paraId="21A4733B" w14:textId="77777777" w:rsidTr="009429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  <w:tcBorders>
              <w:top w:val="single" w:sz="12" w:space="0" w:color="auto"/>
            </w:tcBorders>
          </w:tcPr>
          <w:p w14:paraId="7020A67C" w14:textId="77777777" w:rsidR="00E57F10" w:rsidRPr="007F1A21" w:rsidRDefault="00E57F10" w:rsidP="0094294A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Patt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Patt&lt;/Author&gt;&lt;Year&gt;2020&lt;/Year&gt;&lt;RecNum&gt;10&lt;/RecNum&gt;&lt;DisplayText&gt;(16)&lt;/DisplayText&gt;&lt;record&gt;&lt;rec-number&gt;10&lt;/rec-number&gt;&lt;foreign-keys&gt;&lt;key app="EN" db-id="pzsarrvtxxzzxeed2xlxtpd5drvwwz0dvavf" timestamp="1628236402"&gt;10&lt;/key&gt;&lt;/foreign-keys&gt;&lt;ref-type name="Journal Article"&gt;17&lt;/ref-type&gt;&lt;contributors&gt;&lt;authors&gt;&lt;author&gt;Patt, Debra&lt;/author&gt;&lt;author&gt;Gordan, Lucio&lt;/author&gt;&lt;author&gt;Diaz, Michael&lt;/author&gt;&lt;author&gt;Okon, Ted&lt;/author&gt;&lt;author&gt;Grady, Lance&lt;/author&gt;&lt;author&gt;Harmison, Merrill&lt;/author&gt;&lt;author&gt;Markward, Nathan&lt;/author&gt;&lt;author&gt;Sullivan, Milena&lt;/author&gt;&lt;author&gt;Peng, Jing&lt;/author&gt;&lt;author&gt;Zhou, Anan&lt;/author&gt;&lt;/authors&gt;&lt;/contributors&gt;&lt;titles&gt;&lt;title&gt;Impact of COVID-19 on cancer care: how the pandemic is delaying cancer diagnosis and treatment for American seniors&lt;/title&gt;&lt;secondary-title&gt;JCO clinical cancer informatics&lt;/secondary-title&gt;&lt;/titles&gt;&lt;periodical&gt;&lt;full-title&gt;JCO Clinical Cancer Informatics&lt;/full-title&gt;&lt;/periodical&gt;&lt;pages&gt;1059-1071&lt;/pages&gt;&lt;volume&gt;4&lt;/volume&gt;&lt;dates&gt;&lt;year&gt;2020&lt;/year&gt;&lt;/dates&gt;&lt;isbn&gt;2473-4276&lt;/isbn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6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637" w:type="dxa"/>
            <w:tcBorders>
              <w:top w:val="single" w:sz="12" w:space="0" w:color="auto"/>
            </w:tcBorders>
          </w:tcPr>
          <w:p w14:paraId="2F9FD371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5-7% of the Medicare fee-for-service population</w:t>
            </w:r>
          </w:p>
        </w:tc>
        <w:tc>
          <w:tcPr>
            <w:tcW w:w="2168" w:type="dxa"/>
            <w:tcBorders>
              <w:top w:val="single" w:sz="12" w:space="0" w:color="auto"/>
              <w:right w:val="single" w:sz="4" w:space="0" w:color="auto"/>
            </w:tcBorders>
          </w:tcPr>
          <w:p w14:paraId="217F5B36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51" w:type="dxa"/>
            <w:tcBorders>
              <w:top w:val="single" w:sz="12" w:space="0" w:color="auto"/>
            </w:tcBorders>
          </w:tcPr>
          <w:p w14:paraId="2DDAF332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41%</w:t>
            </w:r>
          </w:p>
          <w:p w14:paraId="43B09111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36%</w:t>
            </w:r>
          </w:p>
        </w:tc>
        <w:tc>
          <w:tcPr>
            <w:tcW w:w="952" w:type="dxa"/>
            <w:tcBorders>
              <w:top w:val="single" w:sz="12" w:space="0" w:color="auto"/>
            </w:tcBorders>
          </w:tcPr>
          <w:p w14:paraId="67BA1316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70%</w:t>
            </w:r>
          </w:p>
          <w:p w14:paraId="687B31FE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60%</w:t>
            </w:r>
          </w:p>
        </w:tc>
        <w:tc>
          <w:tcPr>
            <w:tcW w:w="952" w:type="dxa"/>
            <w:tcBorders>
              <w:top w:val="single" w:sz="12" w:space="0" w:color="auto"/>
            </w:tcBorders>
          </w:tcPr>
          <w:p w14:paraId="5939D8E7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 xml:space="preserve">-54%   </w:t>
            </w:r>
            <w:r>
              <w:rPr>
                <w:rFonts w:eastAsia="Times New Roman" w:cstheme="minorHAnsi"/>
                <w:sz w:val="16"/>
                <w:szCs w:val="16"/>
                <w:lang w:val="en-US"/>
              </w:rPr>
              <w:t xml:space="preserve">        </w:t>
            </w: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43%</w:t>
            </w:r>
          </w:p>
        </w:tc>
        <w:tc>
          <w:tcPr>
            <w:tcW w:w="952" w:type="dxa"/>
            <w:tcBorders>
              <w:top w:val="single" w:sz="12" w:space="0" w:color="auto"/>
            </w:tcBorders>
          </w:tcPr>
          <w:p w14:paraId="1B430AE2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29%</w:t>
            </w:r>
          </w:p>
          <w:p w14:paraId="76054854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19%</w:t>
            </w:r>
          </w:p>
        </w:tc>
        <w:tc>
          <w:tcPr>
            <w:tcW w:w="951" w:type="dxa"/>
            <w:tcBorders>
              <w:top w:val="single" w:sz="12" w:space="0" w:color="auto"/>
            </w:tcBorders>
          </w:tcPr>
          <w:p w14:paraId="43B4C29D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37%</w:t>
            </w:r>
          </w:p>
          <w:p w14:paraId="089AE3DF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32%</w:t>
            </w:r>
          </w:p>
        </w:tc>
        <w:tc>
          <w:tcPr>
            <w:tcW w:w="952" w:type="dxa"/>
            <w:tcBorders>
              <w:top w:val="single" w:sz="12" w:space="0" w:color="auto"/>
            </w:tcBorders>
          </w:tcPr>
          <w:p w14:paraId="39248587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tcBorders>
              <w:top w:val="single" w:sz="12" w:space="0" w:color="auto"/>
            </w:tcBorders>
          </w:tcPr>
          <w:p w14:paraId="492369A1" w14:textId="77777777" w:rsidR="00E57F10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tcBorders>
              <w:top w:val="single" w:sz="12" w:space="0" w:color="auto"/>
            </w:tcBorders>
          </w:tcPr>
          <w:p w14:paraId="6E981A4E" w14:textId="77777777" w:rsidR="00E57F10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New</w:t>
            </w:r>
          </w:p>
          <w:p w14:paraId="5C3613DA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All</w:t>
            </w:r>
          </w:p>
        </w:tc>
      </w:tr>
      <w:tr w:rsidR="00E57F10" w:rsidRPr="00541DE9" w14:paraId="7D543BF0" w14:textId="77777777" w:rsidTr="0094294A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  <w:shd w:val="clear" w:color="auto" w:fill="FFFFFF" w:themeFill="background1"/>
          </w:tcPr>
          <w:p w14:paraId="3CE55A87" w14:textId="77777777" w:rsidR="00E57F10" w:rsidRPr="007F1A21" w:rsidRDefault="00E57F10" w:rsidP="0094294A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</w:rPr>
              <w:t xml:space="preserve">Kaufman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Kaufman&lt;/Author&gt;&lt;Year&gt;2020&lt;/Year&gt;&lt;RecNum&gt;12&lt;/RecNum&gt;&lt;DisplayText&gt;(24)&lt;/DisplayText&gt;&lt;record&gt;&lt;rec-number&gt;12&lt;/rec-number&gt;&lt;foreign-keys&gt;&lt;key app="EN" db-id="pzsarrvtxxzzxeed2xlxtpd5drvwwz0dvavf" timestamp="1628236407"&gt;12&lt;/key&gt;&lt;/foreign-keys&gt;&lt;ref-type name="Journal Article"&gt;17&lt;/ref-type&gt;&lt;contributors&gt;&lt;authors&gt;&lt;author&gt;Kaufman, Harvey W.&lt;/author&gt;&lt;author&gt;Chen, Zhen&lt;/author&gt;&lt;author&gt;Niles, Justin&lt;/author&gt;&lt;author&gt;Fesko, Yuri&lt;/author&gt;&lt;/authors&gt;&lt;/contributors&gt;&lt;titles&gt;&lt;title&gt;Changes in the number of US patients with newly identified cancer before and during the coronavirus disease 2019 (COVID-19) pandemic&lt;/title&gt;&lt;secondary-title&gt;JAMA network open&lt;/secondary-title&gt;&lt;/titles&gt;&lt;periodical&gt;&lt;full-title&gt;JAMA network open&lt;/full-title&gt;&lt;/periodical&gt;&lt;pages&gt;e2017267-e2017267&lt;/pages&gt;&lt;volume&gt;3&lt;/volume&gt;&lt;number&gt;8&lt;/number&gt;&lt;dates&gt;&lt;year&gt;2020&lt;/year&gt;&lt;/dates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24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637" w:type="dxa"/>
            <w:shd w:val="clear" w:color="auto" w:fill="FFFFFF" w:themeFill="background1"/>
          </w:tcPr>
          <w:p w14:paraId="45CEBA72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~280,000 patients across the US</w:t>
            </w:r>
          </w:p>
        </w:tc>
        <w:tc>
          <w:tcPr>
            <w:tcW w:w="216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26D3733E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January 6, 2019-February 29, 2020</w:t>
            </w:r>
          </w:p>
        </w:tc>
        <w:tc>
          <w:tcPr>
            <w:tcW w:w="951" w:type="dxa"/>
            <w:shd w:val="clear" w:color="auto" w:fill="FFFFFF" w:themeFill="background1"/>
          </w:tcPr>
          <w:p w14:paraId="18F8E479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35%</w:t>
            </w:r>
          </w:p>
        </w:tc>
        <w:tc>
          <w:tcPr>
            <w:tcW w:w="952" w:type="dxa"/>
            <w:shd w:val="clear" w:color="auto" w:fill="FFFFFF" w:themeFill="background1"/>
          </w:tcPr>
          <w:p w14:paraId="1F61AC5B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47%</w:t>
            </w:r>
          </w:p>
        </w:tc>
        <w:tc>
          <w:tcPr>
            <w:tcW w:w="952" w:type="dxa"/>
            <w:shd w:val="clear" w:color="auto" w:fill="FFFFFF" w:themeFill="background1"/>
          </w:tcPr>
          <w:p w14:paraId="011DF3F5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7524A9C2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1" w:type="dxa"/>
            <w:shd w:val="clear" w:color="auto" w:fill="FFFFFF" w:themeFill="background1"/>
          </w:tcPr>
          <w:p w14:paraId="1A917AAE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5A1C2653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04F71213" w14:textId="77777777" w:rsidR="00E57F10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157D272A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New</w:t>
            </w:r>
          </w:p>
        </w:tc>
      </w:tr>
      <w:tr w:rsidR="00E57F10" w:rsidRPr="00541DE9" w14:paraId="212E47D3" w14:textId="77777777" w:rsidTr="009429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</w:tcPr>
          <w:p w14:paraId="238C638B" w14:textId="77777777" w:rsidR="00E57F10" w:rsidRPr="007F1A21" w:rsidRDefault="00E57F10" w:rsidP="0094294A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London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London&lt;/Author&gt;&lt;Year&gt;2020&lt;/Year&gt;&lt;RecNum&gt;9&lt;/RecNum&gt;&lt;DisplayText&gt;(15)&lt;/DisplayText&gt;&lt;record&gt;&lt;rec-number&gt;9&lt;/rec-number&gt;&lt;foreign-keys&gt;&lt;key app="EN" db-id="pzsarrvtxxzzxeed2xlxtpd5drvwwz0dvavf" timestamp="1628236398"&gt;9&lt;/key&gt;&lt;/foreign-keys&gt;&lt;ref-type name="Journal Article"&gt;17&lt;/ref-type&gt;&lt;contributors&gt;&lt;authors&gt;&lt;author&gt;London, Jack W.&lt;/author&gt;&lt;author&gt;Fazio-Eynullayeva, Elnara&lt;/author&gt;&lt;author&gt;Palchuk, Matvey B.&lt;/author&gt;&lt;author&gt;Sankey, Peter&lt;/author&gt;&lt;author&gt;McNair, Christopher&lt;/author&gt;&lt;/authors&gt;&lt;/contributors&gt;&lt;titles&gt;&lt;title&gt;Effects of the COVID-19 pandemic on cancer-related patient encounters&lt;/title&gt;&lt;secondary-title&gt;JCO Clinical Cancer Informatics&lt;/secondary-title&gt;&lt;/titles&gt;&lt;periodical&gt;&lt;full-title&gt;JCO Clinical Cancer Informatics&lt;/full-title&gt;&lt;/periodical&gt;&lt;pages&gt;657-665&lt;/pages&gt;&lt;volume&gt;4&lt;/volume&gt;&lt;dates&gt;&lt;year&gt;2020&lt;/year&gt;&lt;/dates&gt;&lt;isbn&gt;2473-4276&lt;/isbn&gt;&lt;urls&gt;&lt;related-urls&gt;&lt;url&gt;https://www.ncbi.nlm.nih.gov/pmc/articles/PMC7444638/pdf/CCI.20.00068.pdf&lt;/url&gt;&lt;/related-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5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637" w:type="dxa"/>
          </w:tcPr>
          <w:p w14:paraId="5BD3A0FD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&gt;28 million patients from 20 health care institutions</w:t>
            </w:r>
          </w:p>
        </w:tc>
        <w:tc>
          <w:tcPr>
            <w:tcW w:w="2168" w:type="dxa"/>
            <w:tcBorders>
              <w:right w:val="single" w:sz="4" w:space="0" w:color="auto"/>
            </w:tcBorders>
          </w:tcPr>
          <w:p w14:paraId="60D3ED6A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51" w:type="dxa"/>
          </w:tcPr>
          <w:p w14:paraId="3D47DDBD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6</w:t>
            </w: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  <w:p w14:paraId="09127A86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8</w:t>
            </w: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52" w:type="dxa"/>
          </w:tcPr>
          <w:p w14:paraId="24F31882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54</w:t>
            </w: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  <w:p w14:paraId="1D00050D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40</w:t>
            </w: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%</w:t>
            </w:r>
          </w:p>
        </w:tc>
        <w:tc>
          <w:tcPr>
            <w:tcW w:w="952" w:type="dxa"/>
          </w:tcPr>
          <w:p w14:paraId="24CE84B0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21C519EC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1" w:type="dxa"/>
          </w:tcPr>
          <w:p w14:paraId="21803F3D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5006CC18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2FD092C1" w14:textId="77777777" w:rsidR="00E57F10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6F9ACE60" w14:textId="77777777" w:rsidR="00E57F10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New</w:t>
            </w:r>
          </w:p>
          <w:p w14:paraId="20EC3808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All</w:t>
            </w:r>
          </w:p>
        </w:tc>
      </w:tr>
      <w:tr w:rsidR="00E57F10" w:rsidRPr="00541DE9" w14:paraId="7E25857B" w14:textId="77777777" w:rsidTr="0094294A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  <w:shd w:val="clear" w:color="auto" w:fill="FFFFFF" w:themeFill="background1"/>
          </w:tcPr>
          <w:p w14:paraId="078636FB" w14:textId="77777777" w:rsidR="00E57F10" w:rsidRPr="007F1A21" w:rsidRDefault="00E57F10" w:rsidP="0094294A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Komodo Health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Komodo Health&lt;/Author&gt;&lt;Year&gt;2020&lt;/Year&gt;&lt;RecNum&gt;20&lt;/RecNum&gt;&lt;DisplayText&gt;(18)&lt;/DisplayText&gt;&lt;record&gt;&lt;rec-number&gt;20&lt;/rec-number&gt;&lt;foreign-keys&gt;&lt;key app="EN" db-id="pzsarrvtxxzzxeed2xlxtpd5drvwwz0dvavf" timestamp="1628238608"&gt;20&lt;/key&gt;&lt;/foreign-keys&gt;&lt;ref-type name="Journal Article"&gt;17&lt;/ref-type&gt;&lt;contributors&gt;&lt;authors&gt;&lt;author&gt;Komodo Health,&lt;/author&gt;&lt;/authors&gt;&lt;/contributors&gt;&lt;titles&gt;&lt;title&gt;New colorectal cancer diagnoses fall by one-third as colonoscopy screenings and biopsies grind to a halt during height of COVID-19&lt;/title&gt;&lt;/titles&gt;&lt;dates&gt;&lt;year&gt;2020&lt;/year&gt;&lt;/dates&gt;&lt;urls&gt;&lt;related-urls&gt;&lt;url&gt;https://www.komodohealth.com/insights/2020/05/new-colorectal-cancer-diagnoses-fall-by-one-third-and-colonoscopies-grind-to-a-halt-during-height-of-covid-19&lt;/url&gt;&lt;/related-urls&gt;&lt;/urls&gt;&lt;access-date&gt;January 11, 2021&lt;/access-date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18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637" w:type="dxa"/>
            <w:shd w:val="clear" w:color="auto" w:fill="FFFFFF" w:themeFill="background1"/>
          </w:tcPr>
          <w:p w14:paraId="42F8000B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 xml:space="preserve">320 million </w:t>
            </w:r>
            <w:proofErr w:type="gramStart"/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patient</w:t>
            </w:r>
            <w:proofErr w:type="gramEnd"/>
          </w:p>
        </w:tc>
        <w:tc>
          <w:tcPr>
            <w:tcW w:w="2168" w:type="dxa"/>
            <w:tcBorders>
              <w:right w:val="single" w:sz="4" w:space="0" w:color="auto"/>
            </w:tcBorders>
            <w:shd w:val="clear" w:color="auto" w:fill="FFFFFF" w:themeFill="background1"/>
          </w:tcPr>
          <w:p w14:paraId="3F267D10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51" w:type="dxa"/>
            <w:shd w:val="clear" w:color="auto" w:fill="FFFFFF" w:themeFill="background1"/>
          </w:tcPr>
          <w:p w14:paraId="4298AB33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75EC9BF1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32%</w:t>
            </w:r>
          </w:p>
        </w:tc>
        <w:tc>
          <w:tcPr>
            <w:tcW w:w="952" w:type="dxa"/>
            <w:shd w:val="clear" w:color="auto" w:fill="FFFFFF" w:themeFill="background1"/>
          </w:tcPr>
          <w:p w14:paraId="11275348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2CB2A5D5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1" w:type="dxa"/>
            <w:shd w:val="clear" w:color="auto" w:fill="FFFFFF" w:themeFill="background1"/>
          </w:tcPr>
          <w:p w14:paraId="5C90AA74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34E80852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44940602" w14:textId="77777777" w:rsidR="00E57F10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shd w:val="clear" w:color="auto" w:fill="FFFFFF" w:themeFill="background1"/>
          </w:tcPr>
          <w:p w14:paraId="7DB75ADB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New</w:t>
            </w:r>
          </w:p>
        </w:tc>
      </w:tr>
      <w:tr w:rsidR="00E57F10" w:rsidRPr="00541DE9" w14:paraId="3D48558C" w14:textId="77777777" w:rsidTr="009429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</w:tcPr>
          <w:p w14:paraId="007EBEB1" w14:textId="77777777" w:rsidR="00E57F10" w:rsidRPr="007F1A21" w:rsidRDefault="00E57F10" w:rsidP="0094294A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Corley et al. </w:t>
            </w:r>
            <w:r w:rsidRPr="007F1A21">
              <w:rPr>
                <w:sz w:val="16"/>
                <w:lang w:val="en-US"/>
              </w:rPr>
              <w:fldChar w:fldCharType="begin"/>
            </w:r>
            <w:r w:rsidRPr="007F1A21">
              <w:rPr>
                <w:b w:val="0"/>
                <w:sz w:val="16"/>
                <w:lang w:val="en-US"/>
              </w:rPr>
              <w:instrText xml:space="preserve"> ADDIN EN.CITE &lt;EndNote&gt;&lt;Cite&gt;&lt;Author&gt;Corley&lt;/Author&gt;&lt;Year&gt;2020&lt;/Year&gt;&lt;RecNum&gt;1&lt;/RecNum&gt;&lt;DisplayText&gt;(4)&lt;/DisplayText&gt;&lt;record&gt;&lt;rec-number&gt;1&lt;/rec-number&gt;&lt;foreign-keys&gt;&lt;key app="EN" db-id="pzsarrvtxxzzxeed2xlxtpd5drvwwz0dvavf" timestamp="1628236165"&gt;1&lt;/key&gt;&lt;/foreign-keys&gt;&lt;ref-type name="Generic"&gt;13&lt;/ref-type&gt;&lt;contributors&gt;&lt;authors&gt;&lt;author&gt;Corley, Douglas A.&lt;/author&gt;&lt;author&gt;Sedki, Mai&lt;/author&gt;&lt;author&gt;Ritzwoller, Debra P.&lt;/author&gt;&lt;author&gt;Greenlee, Robert T.&lt;/author&gt;&lt;author&gt;Neslund-Dudas, Christine&lt;/author&gt;&lt;author&gt;Rendle, Katharine A.&lt;/author&gt;&lt;author&gt;Honda, Stacey A.&lt;/author&gt;&lt;author&gt;Schottinger, Joanne E.&lt;/author&gt;&lt;author&gt;Udaltsova, Natalia&lt;/author&gt;&lt;author&gt;Vachani, Anil&lt;/author&gt;&lt;/authors&gt;&lt;/contributors&gt;&lt;titles&gt;&lt;title&gt;Cancer Screening during COVID-19: A Perspective from NCI’s PROSPR consortium&lt;/title&gt;&lt;/titles&gt;&lt;dates&gt;&lt;year&gt;2020&lt;/year&gt;&lt;/dates&gt;&lt;publisher&gt;Elsevier&lt;/publisher&gt;&lt;isbn&gt;0016-5085&lt;/isbn&gt;&lt;urls&gt;&lt;/urls&gt;&lt;/record&gt;&lt;/Cite&gt;&lt;/EndNote&gt;</w:instrText>
            </w:r>
            <w:r w:rsidRPr="007F1A21">
              <w:rPr>
                <w:sz w:val="16"/>
                <w:lang w:val="en-US"/>
              </w:rPr>
              <w:fldChar w:fldCharType="separate"/>
            </w:r>
            <w:r w:rsidRPr="007F1A21">
              <w:rPr>
                <w:b w:val="0"/>
                <w:noProof/>
                <w:sz w:val="16"/>
                <w:lang w:val="en-US"/>
              </w:rPr>
              <w:t>(4)</w:t>
            </w:r>
            <w:r w:rsidRPr="007F1A21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2637" w:type="dxa"/>
          </w:tcPr>
          <w:p w14:paraId="19663B49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1 PROSPR site</w:t>
            </w:r>
          </w:p>
        </w:tc>
        <w:tc>
          <w:tcPr>
            <w:tcW w:w="2168" w:type="dxa"/>
            <w:tcBorders>
              <w:right w:val="single" w:sz="4" w:space="0" w:color="auto"/>
            </w:tcBorders>
          </w:tcPr>
          <w:p w14:paraId="01FD0EBB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April-September 2019</w:t>
            </w:r>
          </w:p>
        </w:tc>
        <w:tc>
          <w:tcPr>
            <w:tcW w:w="951" w:type="dxa"/>
          </w:tcPr>
          <w:p w14:paraId="642AC52E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57DB6278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31%</w:t>
            </w:r>
          </w:p>
        </w:tc>
        <w:tc>
          <w:tcPr>
            <w:tcW w:w="952" w:type="dxa"/>
          </w:tcPr>
          <w:p w14:paraId="165D8C35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1DD89556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1" w:type="dxa"/>
          </w:tcPr>
          <w:p w14:paraId="18E5D40B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44046EA1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7914FF03" w14:textId="77777777" w:rsidR="00E57F10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</w:tcPr>
          <w:p w14:paraId="3587FED7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New</w:t>
            </w:r>
          </w:p>
        </w:tc>
      </w:tr>
      <w:tr w:rsidR="00E57F10" w:rsidRPr="00B538FD" w14:paraId="37D97B05" w14:textId="77777777" w:rsidTr="0094294A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  <w:tcBorders>
              <w:bottom w:val="double" w:sz="4" w:space="0" w:color="auto"/>
            </w:tcBorders>
          </w:tcPr>
          <w:p w14:paraId="1B06B4BA" w14:textId="77777777" w:rsidR="00E57F10" w:rsidRPr="007F1A21" w:rsidRDefault="00E57F10" w:rsidP="0094294A">
            <w:pPr>
              <w:spacing w:line="360" w:lineRule="auto"/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</w:pP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t xml:space="preserve">Calderwood et al. </w:t>
            </w:r>
            <w:r w:rsidRPr="007F1A21">
              <w:rPr>
                <w:rFonts w:eastAsia="Times New Roman" w:cstheme="minorHAnsi"/>
                <w:sz w:val="16"/>
                <w:szCs w:val="16"/>
                <w:lang w:val="en-US"/>
              </w:rPr>
              <w:fldChar w:fldCharType="begin"/>
            </w:r>
            <w:r w:rsidRPr="007F1A21">
              <w:rPr>
                <w:rFonts w:eastAsia="Times New Roman" w:cstheme="minorHAnsi"/>
                <w:b w:val="0"/>
                <w:sz w:val="16"/>
                <w:szCs w:val="16"/>
                <w:lang w:val="en-US"/>
              </w:rPr>
              <w:instrText xml:space="preserve"> ADDIN EN.CITE &lt;EndNote&gt;&lt;Cite&gt;&lt;Author&gt;Calderwood&lt;/Author&gt;&lt;Year&gt;2021&lt;/Year&gt;&lt;RecNum&gt;90&lt;/RecNum&gt;&lt;DisplayText&gt;(23)&lt;/DisplayText&gt;&lt;record&gt;&lt;rec-number&gt;90&lt;/rec-number&gt;&lt;foreign-keys&gt;&lt;key app="EN" db-id="pzsarrvtxxzzxeed2xlxtpd5drvwwz0dvavf" timestamp="1637671416"&gt;90&lt;/key&gt;&lt;/foreign-keys&gt;&lt;ref-type name="Journal Article"&gt;17&lt;/ref-type&gt;&lt;contributors&gt;&lt;authors&gt;&lt;author&gt;Calderwood, Audrey H.&lt;/author&gt;&lt;author&gt;Calderwood, Michael S.&lt;/author&gt;&lt;author&gt;Williams, J. Lucas&lt;/author&gt;&lt;author&gt;Dominitz, Jason A.&lt;/author&gt;&lt;/authors&gt;&lt;/contributors&gt;&lt;titles&gt;&lt;title&gt;Impact of the COVID-19 pandemic on utilization of EGD and colonoscopy in the United States: an analysis of the GIQuIC registry&lt;/title&gt;&lt;secondary-title&gt;Techniques and innovations in gastrointestinal endoscopy&lt;/secondary-title&gt;&lt;/titles&gt;&lt;periodical&gt;&lt;full-title&gt;Techniques and innovations in gastrointestinal endoscopy&lt;/full-title&gt;&lt;/periodical&gt;&lt;pages&gt;313-321&lt;/pages&gt;&lt;volume&gt;23&lt;/volume&gt;&lt;number&gt;4&lt;/number&gt;&lt;dates&gt;&lt;year&gt;2021&lt;/year&gt;&lt;/dates&gt;&lt;isbn&gt;2590-0307&lt;/isbn&gt;&lt;urls&gt;&lt;/urls&gt;&lt;/record&gt;&lt;/Cite&gt;&lt;/EndNote&gt;</w:instrText>
            </w:r>
            <w:r w:rsidRPr="007F1A21">
              <w:rPr>
                <w:rFonts w:eastAsia="Times New Roman" w:cstheme="minorHAnsi"/>
                <w:sz w:val="16"/>
                <w:szCs w:val="16"/>
                <w:lang w:val="en-US"/>
              </w:rPr>
              <w:fldChar w:fldCharType="separate"/>
            </w:r>
            <w:r w:rsidRPr="007F1A21">
              <w:rPr>
                <w:rFonts w:eastAsia="Times New Roman" w:cstheme="minorHAnsi"/>
                <w:b w:val="0"/>
                <w:noProof/>
                <w:sz w:val="16"/>
                <w:szCs w:val="16"/>
                <w:lang w:val="en-US"/>
              </w:rPr>
              <w:t>(23)</w:t>
            </w:r>
            <w:r w:rsidRPr="007F1A21">
              <w:rPr>
                <w:rFonts w:eastAsia="Times New Roman"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637" w:type="dxa"/>
            <w:tcBorders>
              <w:bottom w:val="double" w:sz="4" w:space="0" w:color="auto"/>
            </w:tcBorders>
          </w:tcPr>
          <w:p w14:paraId="6B500761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GI Quality Improvement Consortium (GIQuIC) registry</w:t>
            </w:r>
          </w:p>
        </w:tc>
        <w:tc>
          <w:tcPr>
            <w:tcW w:w="2168" w:type="dxa"/>
            <w:tcBorders>
              <w:bottom w:val="double" w:sz="4" w:space="0" w:color="auto"/>
              <w:right w:val="single" w:sz="4" w:space="0" w:color="auto"/>
            </w:tcBorders>
          </w:tcPr>
          <w:p w14:paraId="7837FCD6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Same months 2019</w:t>
            </w:r>
          </w:p>
        </w:tc>
        <w:tc>
          <w:tcPr>
            <w:tcW w:w="951" w:type="dxa"/>
            <w:tcBorders>
              <w:bottom w:val="double" w:sz="4" w:space="0" w:color="auto"/>
            </w:tcBorders>
          </w:tcPr>
          <w:p w14:paraId="16EB8D77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25%</w:t>
            </w: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14:paraId="659EBB1C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65%</w:t>
            </w: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14:paraId="157D19CF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42%</w:t>
            </w: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14:paraId="7B53DE9B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9%</w:t>
            </w:r>
          </w:p>
        </w:tc>
        <w:tc>
          <w:tcPr>
            <w:tcW w:w="951" w:type="dxa"/>
            <w:tcBorders>
              <w:bottom w:val="double" w:sz="4" w:space="0" w:color="auto"/>
            </w:tcBorders>
          </w:tcPr>
          <w:p w14:paraId="5B8FDA4A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9%</w:t>
            </w: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14:paraId="38B63DFF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9%</w:t>
            </w: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14:paraId="427535CE" w14:textId="77777777" w:rsidR="00E57F10" w:rsidRPr="00B538FD" w:rsidRDefault="00E57F10" w:rsidP="0094294A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-11%</w:t>
            </w: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14:paraId="259DF555" w14:textId="77777777" w:rsidR="00E57F10" w:rsidRPr="00B538FD" w:rsidRDefault="00E57F10" w:rsidP="0094294A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>
              <w:rPr>
                <w:rFonts w:eastAsia="Times New Roman" w:cstheme="minorHAnsi"/>
                <w:sz w:val="16"/>
                <w:szCs w:val="16"/>
                <w:lang w:val="en-US"/>
              </w:rPr>
              <w:t>All</w:t>
            </w:r>
          </w:p>
        </w:tc>
      </w:tr>
      <w:tr w:rsidR="00E57F10" w:rsidRPr="00541DE9" w14:paraId="10E89F53" w14:textId="77777777" w:rsidTr="009429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5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D51510D" w14:textId="77777777" w:rsidR="00E57F10" w:rsidRPr="00B538FD" w:rsidRDefault="00E57F10" w:rsidP="0094294A">
            <w:pPr>
              <w:spacing w:line="360" w:lineRule="auto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2637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39F1838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2168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970F489" w14:textId="77777777" w:rsidR="00E57F10" w:rsidRPr="00B538FD" w:rsidRDefault="00E57F10" w:rsidP="0094294A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b/>
                <w:sz w:val="16"/>
                <w:szCs w:val="16"/>
                <w:lang w:val="en-US"/>
              </w:rPr>
              <w:t>Average</w:t>
            </w:r>
          </w:p>
        </w:tc>
        <w:tc>
          <w:tcPr>
            <w:tcW w:w="951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D61FD97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29.3%</w:t>
            </w:r>
          </w:p>
        </w:tc>
        <w:tc>
          <w:tcPr>
            <w:tcW w:w="95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34A712E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47.7%</w:t>
            </w:r>
          </w:p>
        </w:tc>
        <w:tc>
          <w:tcPr>
            <w:tcW w:w="95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9E4DE22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48.5%</w:t>
            </w:r>
          </w:p>
        </w:tc>
        <w:tc>
          <w:tcPr>
            <w:tcW w:w="95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C2A91D3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24%</w:t>
            </w:r>
          </w:p>
        </w:tc>
        <w:tc>
          <w:tcPr>
            <w:tcW w:w="951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8290C78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  <w:r w:rsidRPr="00B538FD">
              <w:rPr>
                <w:rFonts w:eastAsia="Times New Roman" w:cstheme="minorHAnsi"/>
                <w:sz w:val="16"/>
                <w:szCs w:val="16"/>
                <w:lang w:val="en-US"/>
              </w:rPr>
              <w:t>-34.5%</w:t>
            </w:r>
          </w:p>
        </w:tc>
        <w:tc>
          <w:tcPr>
            <w:tcW w:w="95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9D00FA4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DF4DB52" w14:textId="77777777" w:rsidR="00E57F10" w:rsidRPr="00B538FD" w:rsidRDefault="00E57F10" w:rsidP="0094294A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  <w:tc>
          <w:tcPr>
            <w:tcW w:w="952" w:type="dxa"/>
            <w:tcBorders>
              <w:top w:val="doub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58EC356" w14:textId="77777777" w:rsidR="00E57F10" w:rsidRPr="00B538FD" w:rsidRDefault="00E57F10" w:rsidP="0094294A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  <w:lang w:val="en-US"/>
              </w:rPr>
            </w:pPr>
          </w:p>
        </w:tc>
      </w:tr>
    </w:tbl>
    <w:p w14:paraId="4734E7E7" w14:textId="77777777" w:rsidR="00185DBF" w:rsidRDefault="00185DBF">
      <w:pPr>
        <w:rPr>
          <w:lang w:val="en-US"/>
        </w:rPr>
      </w:pPr>
    </w:p>
    <w:p w14:paraId="53B15DF6" w14:textId="77777777" w:rsidR="00185DBF" w:rsidRDefault="00185DBF">
      <w:pPr>
        <w:rPr>
          <w:lang w:val="en-US"/>
        </w:rPr>
        <w:sectPr w:rsidR="00185DBF" w:rsidSect="00185DBF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566E866D" w14:textId="77777777" w:rsidR="00185DBF" w:rsidRDefault="00D35C72" w:rsidP="00185DBF">
      <w:pPr>
        <w:rPr>
          <w:rFonts w:cstheme="minorHAnsi"/>
          <w:b/>
          <w:sz w:val="18"/>
          <w:lang w:val="en-US"/>
        </w:rPr>
      </w:pPr>
      <w:r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3872" behindDoc="0" locked="0" layoutInCell="1" allowOverlap="1" wp14:anchorId="5D47B114" wp14:editId="12CD782C">
                <wp:simplePos x="0" y="0"/>
                <wp:positionH relativeFrom="margin">
                  <wp:align>center</wp:align>
                </wp:positionH>
                <wp:positionV relativeFrom="paragraph">
                  <wp:posOffset>165</wp:posOffset>
                </wp:positionV>
                <wp:extent cx="7258050" cy="5810249"/>
                <wp:effectExtent l="0" t="0" r="0" b="635"/>
                <wp:wrapThrough wrapText="bothSides">
                  <wp:wrapPolygon edited="0">
                    <wp:start x="0" y="0"/>
                    <wp:lineTo x="0" y="21532"/>
                    <wp:lineTo x="10942" y="21532"/>
                    <wp:lineTo x="14627" y="21532"/>
                    <wp:lineTo x="21487" y="20823"/>
                    <wp:lineTo x="21543" y="13599"/>
                    <wp:lineTo x="21543" y="0"/>
                    <wp:lineTo x="0" y="0"/>
                  </wp:wrapPolygon>
                </wp:wrapThrough>
                <wp:docPr id="1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258050" cy="5810249"/>
                          <a:chOff x="0" y="0"/>
                          <a:chExt cx="7258050" cy="5810249"/>
                        </a:xfrm>
                      </wpg:grpSpPr>
                      <wpg:graphicFrame>
                        <wpg:cNvPr id="2" name="Chart 2"/>
                        <wpg:cNvFrPr>
                          <a:graphicFrameLocks/>
                        </wpg:cNvFrPr>
                        <wpg:xfrm>
                          <a:off x="0" y="7428"/>
                          <a:ext cx="3656479" cy="1872586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4"/>
                          </a:graphicData>
                        </a:graphic>
                      </wpg:graphicFrame>
                      <wpg:graphicFrame>
                        <wpg:cNvPr id="3" name="Chart 3"/>
                        <wpg:cNvFrPr>
                          <a:graphicFrameLocks/>
                        </wpg:cNvFrPr>
                        <wpg:xfrm>
                          <a:off x="0" y="1808613"/>
                          <a:ext cx="3656479" cy="1872586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5"/>
                          </a:graphicData>
                        </a:graphic>
                      </wpg:graphicFrame>
                      <wpg:graphicFrame>
                        <wpg:cNvPr id="4" name="Chart 4"/>
                        <wpg:cNvFrPr>
                          <a:graphicFrameLocks/>
                        </wpg:cNvFrPr>
                        <wpg:xfrm>
                          <a:off x="3601571" y="0"/>
                          <a:ext cx="3656479" cy="1872586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6"/>
                          </a:graphicData>
                        </a:graphic>
                      </wpg:graphicFrame>
                      <wpg:graphicFrame>
                        <wpg:cNvPr id="5" name="Chart 5"/>
                        <wpg:cNvFrPr>
                          <a:graphicFrameLocks/>
                        </wpg:cNvFrPr>
                        <wpg:xfrm>
                          <a:off x="3592046" y="1808613"/>
                          <a:ext cx="3656479" cy="1872586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7"/>
                          </a:graphicData>
                        </a:graphic>
                      </wpg:graphicFrame>
                      <wpg:graphicFrame>
                        <wpg:cNvPr id="7" name="Chart 7"/>
                        <wpg:cNvFrPr>
                          <a:graphicFrameLocks/>
                        </wpg:cNvFrPr>
                        <wpg:xfrm>
                          <a:off x="0" y="3632862"/>
                          <a:ext cx="3656479" cy="2177387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8"/>
                          </a:graphicData>
                        </a:graphic>
                      </wpg:graphicFrame>
                      <wpg:graphicFrame>
                        <wpg:cNvPr id="11" name="Chart 11"/>
                        <wpg:cNvFrPr>
                          <a:graphicFrameLocks/>
                        </wpg:cNvFrPr>
                        <wpg:xfrm>
                          <a:off x="3592047" y="3632863"/>
                          <a:ext cx="3589803" cy="1977361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9"/>
                          </a:graphicData>
                        </a:graphic>
                      </wpg:graphicFrame>
                    </wpg:wgp>
                  </a:graphicData>
                </a:graphic>
              </wp:anchor>
            </w:drawing>
          </mc:Choice>
          <mc:Fallback>
            <w:pict>
              <v:group w14:anchorId="6FD030DF" id="Group 10" o:spid="_x0000_s1026" style="position:absolute;margin-left:0;margin-top:0;width:571.5pt;height:457.5pt;z-index:251663872;mso-position-horizontal:center;mso-position-horizontal-relative:margin" coordsize="72580,58102" o:gfxdata="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Chart 2" o:spid="_x0000_s1027" type="#_x0000_t75" style="position:absolute;top:60;width:36576;height:18715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">
                  <v:imagedata r:id="rId10" o:title=""/>
                  <o:lock v:ext="edit" aspectratio="f"/>
                </v:shape>
                <v:shape id="Chart 3" o:spid="_x0000_s1028" type="#_x0000_t75" style="position:absolute;top:18044;width:36576;height:18775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">
                  <v:imagedata r:id="rId11" o:title=""/>
                  <o:lock v:ext="edit" aspectratio="f"/>
                </v:shape>
                <v:shape id="Chart 4" o:spid="_x0000_s1029" type="#_x0000_t75" style="position:absolute;left:36027;width:36576;height:18714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">
                  <v:imagedata r:id="rId12" o:title=""/>
                  <o:lock v:ext="edit" aspectratio="f"/>
                </v:shape>
                <v:shape id="Chart 5" o:spid="_x0000_s1030" type="#_x0000_t75" style="position:absolute;left:35905;top:18044;width:36576;height:18775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">
                  <v:imagedata r:id="rId13" o:title=""/>
                  <o:lock v:ext="edit" aspectratio="f"/>
                </v:shape>
                <v:shape id="Chart 7" o:spid="_x0000_s1031" type="#_x0000_t75" style="position:absolute;top:36271;width:36576;height:21823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">
                  <v:imagedata r:id="rId14" o:title=""/>
                  <o:lock v:ext="edit" aspectratio="f"/>
                </v:shape>
                <v:shape id="Chart 11" o:spid="_x0000_s1032" type="#_x0000_t75" style="position:absolute;left:35905;top:36271;width:35905;height:1981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">
                  <v:imagedata r:id="rId15" o:title=""/>
                  <o:lock v:ext="edit" aspectratio="f"/>
                </v:shape>
                <w10:wrap type="through" anchorx="margin"/>
              </v:group>
            </w:pict>
          </mc:Fallback>
        </mc:AlternateContent>
      </w:r>
    </w:p>
    <w:p w14:paraId="6927D831" w14:textId="77777777" w:rsidR="00185DBF" w:rsidRDefault="00825526" w:rsidP="00185DBF">
      <w:pPr>
        <w:rPr>
          <w:rFonts w:cstheme="minorHAnsi"/>
          <w:b/>
          <w:sz w:val="20"/>
          <w:lang w:val="en-US"/>
        </w:rPr>
      </w:pPr>
      <w:r>
        <w:rPr>
          <w:rFonts w:cstheme="minorHAnsi"/>
          <w:b/>
          <w:sz w:val="18"/>
          <w:lang w:val="en-US"/>
        </w:rPr>
        <w:t xml:space="preserve">Supplementary </w:t>
      </w:r>
      <w:r w:rsidR="00185DBF" w:rsidRPr="00E07C01">
        <w:rPr>
          <w:rFonts w:cstheme="minorHAnsi"/>
          <w:b/>
          <w:sz w:val="18"/>
          <w:lang w:val="en-US"/>
        </w:rPr>
        <w:t>Figure 1</w:t>
      </w:r>
      <w:r w:rsidR="00185DBF">
        <w:rPr>
          <w:rFonts w:cstheme="minorHAnsi"/>
          <w:b/>
          <w:sz w:val="20"/>
          <w:lang w:val="en-US"/>
        </w:rPr>
        <w:t xml:space="preserve">. </w:t>
      </w:r>
      <w:r w:rsidR="00185DBF" w:rsidRPr="00A247C4">
        <w:rPr>
          <w:sz w:val="18"/>
          <w:lang w:val="en-US"/>
        </w:rPr>
        <w:t xml:space="preserve">Simulated screening </w:t>
      </w:r>
      <w:r w:rsidR="00185DBF">
        <w:rPr>
          <w:sz w:val="18"/>
          <w:lang w:val="en-US"/>
        </w:rPr>
        <w:t>in MISCAN</w:t>
      </w:r>
      <w:r w:rsidR="00A71E95">
        <w:rPr>
          <w:sz w:val="18"/>
          <w:lang w:val="en-US"/>
        </w:rPr>
        <w:t xml:space="preserve">: screened with any test (A), </w:t>
      </w:r>
      <w:r w:rsidR="00185DBF" w:rsidRPr="00A247C4">
        <w:rPr>
          <w:sz w:val="18"/>
          <w:lang w:val="en-US"/>
        </w:rPr>
        <w:t>fecal immunochemical testing</w:t>
      </w:r>
      <w:r w:rsidR="00A71E95">
        <w:rPr>
          <w:sz w:val="18"/>
          <w:lang w:val="en-US"/>
        </w:rPr>
        <w:t xml:space="preserve"> in the past year</w:t>
      </w:r>
      <w:r w:rsidR="00185DBF" w:rsidRPr="00A247C4">
        <w:rPr>
          <w:sz w:val="18"/>
          <w:lang w:val="en-US"/>
        </w:rPr>
        <w:t xml:space="preserve"> (FIT)</w:t>
      </w:r>
      <w:r w:rsidR="00A71E95">
        <w:rPr>
          <w:sz w:val="18"/>
          <w:lang w:val="en-US"/>
        </w:rPr>
        <w:t xml:space="preserve"> (B)</w:t>
      </w:r>
      <w:r w:rsidR="00185DBF" w:rsidRPr="00A247C4">
        <w:rPr>
          <w:sz w:val="18"/>
          <w:lang w:val="en-US"/>
        </w:rPr>
        <w:t>,</w:t>
      </w:r>
      <w:r w:rsidR="00A71E95">
        <w:rPr>
          <w:sz w:val="18"/>
          <w:lang w:val="en-US"/>
        </w:rPr>
        <w:t xml:space="preserve"> endoscopy in the past 5 years (C),</w:t>
      </w:r>
      <w:r w:rsidR="00185DBF" w:rsidRPr="00A247C4">
        <w:rPr>
          <w:sz w:val="18"/>
          <w:lang w:val="en-US"/>
        </w:rPr>
        <w:t xml:space="preserve"> </w:t>
      </w:r>
      <w:r w:rsidR="00A71E95">
        <w:rPr>
          <w:sz w:val="18"/>
          <w:lang w:val="en-US"/>
        </w:rPr>
        <w:t xml:space="preserve">endoscopy in the past 10 years (D), proportion of endoscopies that was colonoscopy (E), and percentage </w:t>
      </w:r>
      <w:proofErr w:type="gramStart"/>
      <w:r w:rsidR="00A71E95">
        <w:rPr>
          <w:sz w:val="18"/>
          <w:lang w:val="en-US"/>
        </w:rPr>
        <w:t>up-to-date</w:t>
      </w:r>
      <w:proofErr w:type="gramEnd"/>
      <w:r w:rsidR="00A71E95">
        <w:rPr>
          <w:sz w:val="18"/>
          <w:lang w:val="en-US"/>
        </w:rPr>
        <w:t xml:space="preserve"> with screening (F). </w:t>
      </w:r>
      <w:r w:rsidR="00185DBF" w:rsidRPr="00A247C4">
        <w:rPr>
          <w:sz w:val="18"/>
          <w:lang w:val="en-US"/>
        </w:rPr>
        <w:t xml:space="preserve">Age and test-specific screening rates until the start of a hypothetical national screening program in 2014 were based on National Health Interview (NHIS) data from 1987 through 2015 </w:t>
      </w:r>
      <w:r w:rsidR="00185DBF" w:rsidRPr="00A247C4">
        <w:rPr>
          <w:sz w:val="18"/>
          <w:lang w:val="en-US"/>
        </w:rPr>
        <w:fldChar w:fldCharType="begin"/>
      </w:r>
      <w:r w:rsidR="00185DBF">
        <w:rPr>
          <w:sz w:val="18"/>
          <w:lang w:val="en-US"/>
        </w:rPr>
        <w:instrText xml:space="preserve"> ADDIN EN.CITE &lt;EndNote&gt;&lt;Cite&gt;&lt;Author&gt;Joseph&lt;/Author&gt;&lt;Year&gt;2016&lt;/Year&gt;&lt;RecNum&gt;11&lt;/RecNum&gt;&lt;DisplayText&gt;(14)&lt;/DisplayText&gt;&lt;record&gt;&lt;rec-number&gt;11&lt;/rec-number&gt;&lt;foreign-keys&gt;&lt;key app="EN" db-id="d05zv5vv0tda98edza952rebepw22eavattx" timestamp="1648035073"&gt;11&lt;/key&gt;&lt;/foreign-keys&gt;&lt;ref-type name="Journal Article"&gt;17&lt;/ref-type&gt;&lt;contributors&gt;&lt;authors&gt;&lt;author&gt;Joseph, Djenaba A.&lt;/author&gt;&lt;author&gt;Meester, Reinier G. S.&lt;/author&gt;&lt;author&gt;Zauber, Ann G.&lt;/author&gt;&lt;author&gt;Manninen, Diane L.&lt;/author&gt;&lt;author&gt;Winges, Linda&lt;/author&gt;&lt;author&gt;Dong, Fred B.&lt;/author&gt;&lt;author&gt;Peaker, Brandy&lt;/author&gt;&lt;author&gt;van Ballegooijen, Marjolein&lt;/author&gt;&lt;/authors&gt;&lt;/contributors&gt;&lt;titles&gt;&lt;title&gt;Colorectal cancer screening: estimated future colonoscopy need and current volume and capacity&lt;/title&gt;&lt;secondary-title&gt;Cancer&lt;/secondary-title&gt;&lt;/titles&gt;&lt;pages&gt;2479-2486&lt;/pages&gt;&lt;volume&gt;122&lt;/volume&gt;&lt;number&gt;16&lt;/number&gt;&lt;dates&gt;&lt;year&gt;2016&lt;/year&gt;&lt;/dates&gt;&lt;isbn&gt;0008-543X&lt;/isbn&gt;&lt;urls&gt;&lt;/urls&gt;&lt;/record&gt;&lt;/Cite&gt;&lt;/EndNote&gt;</w:instrText>
      </w:r>
      <w:r w:rsidR="00185DBF" w:rsidRPr="00A247C4">
        <w:rPr>
          <w:sz w:val="18"/>
          <w:lang w:val="en-US"/>
        </w:rPr>
        <w:fldChar w:fldCharType="separate"/>
      </w:r>
      <w:r w:rsidR="00185DBF">
        <w:rPr>
          <w:noProof/>
          <w:sz w:val="18"/>
          <w:lang w:val="en-US"/>
        </w:rPr>
        <w:t>(14)</w:t>
      </w:r>
      <w:r w:rsidR="00185DBF" w:rsidRPr="00A247C4">
        <w:rPr>
          <w:sz w:val="18"/>
          <w:lang w:val="en-US"/>
        </w:rPr>
        <w:fldChar w:fldCharType="end"/>
      </w:r>
      <w:r w:rsidR="00185DBF" w:rsidRPr="00A247C4">
        <w:rPr>
          <w:sz w:val="18"/>
          <w:lang w:val="en-US"/>
        </w:rPr>
        <w:t xml:space="preserve">. </w:t>
      </w:r>
      <w:r w:rsidR="00185DBF">
        <w:rPr>
          <w:sz w:val="18"/>
          <w:lang w:val="en-US"/>
        </w:rPr>
        <w:t>These data were extrapolated to simulate screening till 2045.</w:t>
      </w:r>
    </w:p>
    <w:p w14:paraId="389DAC6A" w14:textId="77777777" w:rsidR="00185DBF" w:rsidRDefault="00185DBF">
      <w:pPr>
        <w:rPr>
          <w:lang w:val="en-US"/>
        </w:rPr>
      </w:pPr>
      <w:r>
        <w:rPr>
          <w:lang w:val="en-US"/>
        </w:rPr>
        <w:br w:type="page"/>
      </w:r>
    </w:p>
    <w:p w14:paraId="13EC2578" w14:textId="77777777" w:rsidR="00185DBF" w:rsidRDefault="00185DBF">
      <w:pPr>
        <w:rPr>
          <w:rFonts w:cstheme="minorHAnsi"/>
          <w:sz w:val="18"/>
          <w:szCs w:val="28"/>
          <w:lang w:val="en-US"/>
        </w:rPr>
      </w:pPr>
      <w:r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1824" behindDoc="0" locked="0" layoutInCell="1" allowOverlap="1" wp14:anchorId="25459222" wp14:editId="7903EBB4">
                <wp:simplePos x="0" y="0"/>
                <wp:positionH relativeFrom="margin">
                  <wp:posOffset>-666750</wp:posOffset>
                </wp:positionH>
                <wp:positionV relativeFrom="paragraph">
                  <wp:posOffset>4950460</wp:posOffset>
                </wp:positionV>
                <wp:extent cx="7105650" cy="2430094"/>
                <wp:effectExtent l="0" t="0" r="0" b="8890"/>
                <wp:wrapSquare wrapText="bothSides"/>
                <wp:docPr id="19" name="Group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00000000-0008-0000-0700-00000600000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105650" cy="2430094"/>
                          <a:chOff x="0" y="0"/>
                          <a:chExt cx="7334250" cy="2153869"/>
                        </a:xfrm>
                      </wpg:grpSpPr>
                      <wpg:graphicFrame>
                        <wpg:cNvPr id="20" name="Chart 20">
                          <a:extLst>
                            <a:ext uri="{FF2B5EF4-FFF2-40B4-BE49-F238E27FC236}">
                              <a16:creationId xmlns:a16="http://schemas.microsoft.com/office/drawing/2014/main" id="{00000000-0008-0000-0700-000007000000}"/>
                            </a:ext>
                          </a:extLst>
                        </wpg:cNvPr>
                        <wpg:cNvFrPr/>
                        <wpg:xfrm>
                          <a:off x="0" y="1097"/>
                          <a:ext cx="4591050" cy="2152772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6"/>
                          </a:graphicData>
                        </a:graphic>
                      </wpg:graphicFrame>
                      <wpg:graphicFrame>
                        <wpg:cNvPr id="21" name="Chart 21">
                          <a:extLst>
                            <a:ext uri="{FF2B5EF4-FFF2-40B4-BE49-F238E27FC236}">
                              <a16:creationId xmlns:a16="http://schemas.microsoft.com/office/drawing/2014/main" id="{00000000-0008-0000-0700-000008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2743200" y="0"/>
                          <a:ext cx="4591050" cy="2152772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7"/>
                          </a:graphicData>
                        </a:graphic>
                      </wpg:graphicFrame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A6F7B12" id="Group 5" o:spid="_x0000_s1026" style="position:absolute;margin-left:-52.5pt;margin-top:389.8pt;width:559.5pt;height:191.35pt;z-index:251661824;mso-position-horizontal-relative:margin;mso-width-relative:margin;mso-height-relative:margin" coordsize="73342,21538" o:gfxdata="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">
                <v:shape id="Chart 20" o:spid="_x0000_s1027" type="#_x0000_t75" style="position:absolute;width:45932;height:21558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">
                  <v:imagedata r:id="rId18" o:title=""/>
                  <o:lock v:ext="edit" aspectratio="f"/>
                </v:shape>
                <v:shape id="Chart 21" o:spid="_x0000_s1028" type="#_x0000_t75" style="position:absolute;left:27433;width:45933;height:21504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">
                  <v:imagedata r:id="rId19" o:title=""/>
                  <o:lock v:ext="edit" aspectratio="f"/>
                </v:shape>
                <w10:wrap type="square" anchorx="margin"/>
              </v:group>
            </w:pict>
          </mc:Fallback>
        </mc:AlternateContent>
      </w:r>
      <w:r w:rsidR="00825526">
        <w:rPr>
          <w:rFonts w:cstheme="minorHAnsi"/>
          <w:b/>
          <w:sz w:val="18"/>
          <w:lang w:val="en-US"/>
        </w:rPr>
        <w:t xml:space="preserve">Supplementary </w:t>
      </w:r>
      <w:r w:rsidRPr="00D43AA6">
        <w:rPr>
          <w:rFonts w:cstheme="minorHAnsi"/>
          <w:b/>
          <w:sz w:val="18"/>
          <w:lang w:val="en-US"/>
        </w:rPr>
        <w:t xml:space="preserve">Figure </w:t>
      </w:r>
      <w:r>
        <w:rPr>
          <w:rFonts w:cstheme="minorHAnsi"/>
          <w:b/>
          <w:sz w:val="18"/>
          <w:lang w:val="en-US"/>
        </w:rPr>
        <w:t>2</w:t>
      </w:r>
      <w:r w:rsidRPr="00D43AA6">
        <w:rPr>
          <w:rFonts w:cstheme="minorHAnsi"/>
          <w:b/>
          <w:sz w:val="18"/>
          <w:lang w:val="en-US"/>
        </w:rPr>
        <w:t>.</w:t>
      </w:r>
      <w:r>
        <w:rPr>
          <w:rFonts w:cstheme="minorHAnsi"/>
          <w:b/>
          <w:sz w:val="18"/>
          <w:lang w:val="en-US"/>
        </w:rPr>
        <w:t xml:space="preserve"> </w:t>
      </w:r>
      <w:r>
        <w:rPr>
          <w:rFonts w:cstheme="minorHAnsi"/>
          <w:sz w:val="18"/>
          <w:lang w:val="en-US"/>
        </w:rPr>
        <w:t xml:space="preserve">Simulated incidence </w:t>
      </w:r>
      <w:r w:rsidR="00825526">
        <w:rPr>
          <w:rFonts w:cstheme="minorHAnsi"/>
          <w:sz w:val="18"/>
          <w:lang w:val="en-US"/>
        </w:rPr>
        <w:t xml:space="preserve">(A-C) </w:t>
      </w:r>
      <w:r>
        <w:rPr>
          <w:rFonts w:cstheme="minorHAnsi"/>
          <w:sz w:val="18"/>
          <w:lang w:val="en-US"/>
        </w:rPr>
        <w:t>and mortality rates</w:t>
      </w:r>
      <w:r w:rsidR="00825526">
        <w:rPr>
          <w:rFonts w:cstheme="minorHAnsi"/>
          <w:sz w:val="18"/>
          <w:lang w:val="en-US"/>
        </w:rPr>
        <w:t xml:space="preserve"> (D-F)</w:t>
      </w:r>
      <w:r>
        <w:rPr>
          <w:rFonts w:cstheme="minorHAnsi"/>
          <w:sz w:val="18"/>
          <w:lang w:val="en-US"/>
        </w:rPr>
        <w:t xml:space="preserve"> </w:t>
      </w:r>
      <w:r w:rsidR="00A71E95">
        <w:rPr>
          <w:rFonts w:cstheme="minorHAnsi"/>
          <w:sz w:val="18"/>
          <w:lang w:val="en-US"/>
        </w:rPr>
        <w:t xml:space="preserve">for all three recovery periods </w:t>
      </w:r>
      <w:r>
        <w:rPr>
          <w:rFonts w:cstheme="minorHAnsi"/>
          <w:sz w:val="18"/>
          <w:lang w:val="en-US"/>
        </w:rPr>
        <w:t xml:space="preserve">were smoothed using a logarithmic regression </w:t>
      </w:r>
      <w:r>
        <w:rPr>
          <w:rFonts w:cstheme="minorHAnsi"/>
          <w:sz w:val="18"/>
          <w:szCs w:val="18"/>
          <w:lang w:val="en-US"/>
        </w:rPr>
        <w:t>model.</w:t>
      </w:r>
      <w:r w:rsidRPr="006C6508">
        <w:rPr>
          <w:rFonts w:cstheme="minorHAnsi"/>
          <w:sz w:val="18"/>
          <w:szCs w:val="18"/>
          <w:lang w:val="en-US"/>
        </w:rPr>
        <w:t xml:space="preserve"> </w:t>
      </w:r>
      <w:r w:rsidRPr="00836BF6">
        <w:rPr>
          <w:rFonts w:cstheme="minorHAnsi"/>
          <w:sz w:val="18"/>
          <w:szCs w:val="28"/>
          <w:lang w:val="en-US"/>
        </w:rPr>
        <w:t xml:space="preserve">We only smoothed incidence rates for the period after the recovery </w:t>
      </w:r>
      <w:proofErr w:type="gramStart"/>
      <w:r w:rsidRPr="00836BF6">
        <w:rPr>
          <w:rFonts w:cstheme="minorHAnsi"/>
          <w:sz w:val="18"/>
          <w:szCs w:val="28"/>
          <w:lang w:val="en-US"/>
        </w:rPr>
        <w:t>period, and</w:t>
      </w:r>
      <w:proofErr w:type="gramEnd"/>
      <w:r w:rsidRPr="00836BF6">
        <w:rPr>
          <w:rFonts w:cstheme="minorHAnsi"/>
          <w:sz w:val="18"/>
          <w:szCs w:val="28"/>
          <w:lang w:val="en-US"/>
        </w:rPr>
        <w:t xml:space="preserve"> used the actual output rates during the impact and recovery period</w:t>
      </w:r>
      <w:r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59776" behindDoc="0" locked="0" layoutInCell="1" allowOverlap="1" wp14:anchorId="737A8FBF" wp14:editId="3FE97691">
                <wp:simplePos x="0" y="0"/>
                <wp:positionH relativeFrom="page">
                  <wp:posOffset>109220</wp:posOffset>
                </wp:positionH>
                <wp:positionV relativeFrom="paragraph">
                  <wp:posOffset>-85725</wp:posOffset>
                </wp:positionV>
                <wp:extent cx="7553325" cy="4295775"/>
                <wp:effectExtent l="0" t="0" r="0" b="0"/>
                <wp:wrapSquare wrapText="bothSides"/>
                <wp:docPr id="6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3325" cy="4295775"/>
                          <a:chOff x="0" y="0"/>
                          <a:chExt cx="7732673" cy="4512400"/>
                        </a:xfrm>
                      </wpg:grpSpPr>
                      <wpg:graphicFrame>
                        <wpg:cNvPr id="8" name="Chart 8">
                          <a:extLst>
                            <a:ext uri="{FF2B5EF4-FFF2-40B4-BE49-F238E27FC236}">
                              <a16:creationId xmlns:a16="http://schemas.microsoft.com/office/drawing/2014/main" id="{00000000-0008-0000-0800-000005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2679201" y="8799"/>
                          <a:ext cx="2705978" cy="228549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0"/>
                          </a:graphicData>
                        </a:graphic>
                      </wpg:graphicFrame>
                      <wpg:graphicFrame>
                        <wpg:cNvPr id="9" name="Chart 9">
                          <a:extLst>
                            <a:ext uri="{FF2B5EF4-FFF2-40B4-BE49-F238E27FC236}">
                              <a16:creationId xmlns:a16="http://schemas.microsoft.com/office/drawing/2014/main" id="{00000000-0008-0000-0800-000003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2670275" y="2226902"/>
                          <a:ext cx="2705978" cy="228549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1"/>
                          </a:graphicData>
                        </a:graphic>
                      </wpg:graphicFrame>
                      <wpg:graphicFrame>
                        <wpg:cNvPr id="10" name="Chart 10">
                          <a:extLst>
                            <a:ext uri="{FF2B5EF4-FFF2-40B4-BE49-F238E27FC236}">
                              <a16:creationId xmlns:a16="http://schemas.microsoft.com/office/drawing/2014/main" id="{00000000-0008-0000-0800-000006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5026694" y="2226177"/>
                          <a:ext cx="2705979" cy="228549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2"/>
                          </a:graphicData>
                        </a:graphic>
                      </wpg:graphicFrame>
                      <wpg:graphicFrame>
                        <wpg:cNvPr id="13" name="Chart 13">
                          <a:extLst>
                            <a:ext uri="{FF2B5EF4-FFF2-40B4-BE49-F238E27FC236}">
                              <a16:creationId xmlns:a16="http://schemas.microsoft.com/office/drawing/2014/main" id="{00000000-0008-0000-0800-000007000000}"/>
                            </a:ext>
                          </a:extLst>
                        </wpg:cNvPr>
                        <wpg:cNvFrPr/>
                        <wpg:xfrm>
                          <a:off x="0" y="7295"/>
                          <a:ext cx="2705978" cy="228549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3"/>
                          </a:graphicData>
                        </a:graphic>
                      </wpg:graphicFrame>
                      <wpg:graphicFrame>
                        <wpg:cNvPr id="14" name="Chart 14">
                          <a:extLst>
                            <a:ext uri="{FF2B5EF4-FFF2-40B4-BE49-F238E27FC236}">
                              <a16:creationId xmlns:a16="http://schemas.microsoft.com/office/drawing/2014/main" id="{00000000-0008-0000-0800-000004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1451" y="2217377"/>
                          <a:ext cx="2705978" cy="228549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4"/>
                          </a:graphicData>
                        </a:graphic>
                      </wpg:graphicFrame>
                      <wpg:graphicFrame>
                        <wpg:cNvPr id="15" name="Chart 15">
                          <a:extLst>
                            <a:ext uri="{FF2B5EF4-FFF2-40B4-BE49-F238E27FC236}">
                              <a16:creationId xmlns:a16="http://schemas.microsoft.com/office/drawing/2014/main" id="{00000000-0008-0000-0800-000008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5026695" y="0"/>
                          <a:ext cx="2705978" cy="2285498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5"/>
                          </a:graphicData>
                        </a:graphic>
                      </wpg:graphicFrame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127D06A" id="Group 8" o:spid="_x0000_s1026" style="position:absolute;margin-left:8.6pt;margin-top:-6.75pt;width:594.75pt;height:338.25pt;z-index:251659776;mso-position-horizontal-relative:page;mso-width-relative:margin;mso-height-relative:margin" coordsize="77326,45124" o:gfxdata="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">
                <v:shape id="Chart 8" o:spid="_x0000_s1027" type="#_x0000_t75" style="position:absolute;left:26772;top:64;width:27085;height:22860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">
                  <v:imagedata r:id="rId26" o:title=""/>
                  <o:lock v:ext="edit" aspectratio="f"/>
                </v:shape>
                <v:shape id="Chart 9" o:spid="_x0000_s1028" type="#_x0000_t75" style="position:absolute;left:26710;top:22283;width:27022;height:22861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">
                  <v:imagedata r:id="rId27" o:title=""/>
                  <o:lock v:ext="edit" aspectratio="f"/>
                </v:shape>
                <v:shape id="Chart 10" o:spid="_x0000_s1029" type="#_x0000_t75" style="position:absolute;left:50238;top:22283;width:27084;height:22861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">
                  <v:imagedata r:id="rId28" o:title=""/>
                  <o:lock v:ext="edit" aspectratio="f"/>
                </v:shape>
                <v:shape id="Chart 13" o:spid="_x0000_s1030" type="#_x0000_t75" style="position:absolute;top:64;width:27084;height:22860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">
                  <v:imagedata r:id="rId29" o:title=""/>
                  <o:lock v:ext="edit" aspectratio="f"/>
                </v:shape>
                <v:shape id="Chart 14" o:spid="_x0000_s1031" type="#_x0000_t75" style="position:absolute;top:22155;width:27084;height:22860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">
                  <v:imagedata r:id="rId30" o:title=""/>
                  <o:lock v:ext="edit" aspectratio="f"/>
                </v:shape>
                <v:shape id="Chart 15" o:spid="_x0000_s1032" type="#_x0000_t75" style="position:absolute;left:50238;width:27084;height:22860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">
                  <v:imagedata r:id="rId31" o:title=""/>
                  <o:lock v:ext="edit" aspectratio="f"/>
                </v:shape>
                <w10:wrap type="square" anchorx="page"/>
              </v:group>
            </w:pict>
          </mc:Fallback>
        </mc:AlternateContent>
      </w:r>
      <w:r>
        <w:rPr>
          <w:rFonts w:cstheme="minorHAnsi"/>
          <w:sz w:val="18"/>
          <w:szCs w:val="28"/>
          <w:lang w:val="en-US"/>
        </w:rPr>
        <w:t>.</w:t>
      </w:r>
    </w:p>
    <w:p w14:paraId="65662098" w14:textId="77777777" w:rsidR="00185DBF" w:rsidRDefault="00825526" w:rsidP="00185DBF">
      <w:pPr>
        <w:spacing w:line="360" w:lineRule="auto"/>
        <w:rPr>
          <w:sz w:val="18"/>
          <w:lang w:val="en-US"/>
        </w:rPr>
      </w:pPr>
      <w:r>
        <w:rPr>
          <w:rFonts w:cstheme="minorHAnsi"/>
          <w:b/>
          <w:sz w:val="18"/>
          <w:lang w:val="en-US"/>
        </w:rPr>
        <w:t xml:space="preserve">Supplementary </w:t>
      </w:r>
      <w:r w:rsidR="00185DBF">
        <w:rPr>
          <w:rFonts w:cstheme="minorHAnsi"/>
          <w:b/>
          <w:sz w:val="18"/>
          <w:lang w:val="en-US"/>
        </w:rPr>
        <w:t>Figure 3.</w:t>
      </w:r>
      <w:r w:rsidR="00185DBF" w:rsidRPr="00D43AA6">
        <w:rPr>
          <w:rFonts w:cstheme="minorHAnsi"/>
          <w:b/>
          <w:sz w:val="18"/>
          <w:lang w:val="en-US"/>
        </w:rPr>
        <w:t xml:space="preserve"> </w:t>
      </w:r>
      <w:r w:rsidR="00185DBF">
        <w:rPr>
          <w:rFonts w:cstheme="minorHAnsi"/>
          <w:sz w:val="18"/>
          <w:lang w:val="en-US"/>
        </w:rPr>
        <w:t>Severity of disruption</w:t>
      </w:r>
      <w:r w:rsidR="00185DBF" w:rsidRPr="00326309">
        <w:rPr>
          <w:rFonts w:cstheme="minorHAnsi"/>
          <w:sz w:val="18"/>
          <w:lang w:val="en-US"/>
        </w:rPr>
        <w:t xml:space="preserve"> in </w:t>
      </w:r>
      <w:r w:rsidR="00185DBF">
        <w:rPr>
          <w:rFonts w:cstheme="minorHAnsi"/>
          <w:sz w:val="18"/>
          <w:lang w:val="en-US"/>
        </w:rPr>
        <w:t>preventive</w:t>
      </w:r>
      <w:r w:rsidR="00185DBF" w:rsidRPr="00326309">
        <w:rPr>
          <w:rFonts w:cstheme="minorHAnsi"/>
          <w:sz w:val="18"/>
          <w:lang w:val="en-US"/>
        </w:rPr>
        <w:t xml:space="preserve"> (panel A) and diagnos</w:t>
      </w:r>
      <w:r w:rsidR="00185DBF">
        <w:rPr>
          <w:rFonts w:cstheme="minorHAnsi"/>
          <w:sz w:val="18"/>
          <w:lang w:val="en-US"/>
        </w:rPr>
        <w:t>tic</w:t>
      </w:r>
      <w:r w:rsidR="00185DBF" w:rsidRPr="00326309">
        <w:rPr>
          <w:rFonts w:cstheme="minorHAnsi"/>
          <w:sz w:val="18"/>
          <w:lang w:val="en-US"/>
        </w:rPr>
        <w:t xml:space="preserve"> (panel B) </w:t>
      </w:r>
      <w:r w:rsidR="00185DBF">
        <w:rPr>
          <w:rFonts w:cstheme="minorHAnsi"/>
          <w:sz w:val="18"/>
          <w:lang w:val="en-US"/>
        </w:rPr>
        <w:t xml:space="preserve">services </w:t>
      </w:r>
      <w:r w:rsidR="00185DBF" w:rsidRPr="00326309">
        <w:rPr>
          <w:rFonts w:cstheme="minorHAnsi"/>
          <w:sz w:val="18"/>
          <w:lang w:val="en-US"/>
        </w:rPr>
        <w:t>during the disruption period.</w:t>
      </w:r>
      <w:r w:rsidR="00185DBF">
        <w:rPr>
          <w:rFonts w:cstheme="minorHAnsi"/>
          <w:sz w:val="18"/>
          <w:lang w:val="en-US"/>
        </w:rPr>
        <w:t xml:space="preserve"> The severity of disruption was varied in sensitivity analysis to a lower and a higher severity.</w:t>
      </w:r>
      <w:r w:rsidR="00185DBF">
        <w:rPr>
          <w:rFonts w:cstheme="minorHAnsi"/>
          <w:b/>
          <w:noProof/>
          <w:sz w:val="18"/>
          <w:lang w:val="en-US"/>
        </w:rPr>
        <w:t xml:space="preserve"> </w:t>
      </w:r>
      <w:r w:rsidR="00185DBF" w:rsidRPr="00CB04CB">
        <w:rPr>
          <w:sz w:val="18"/>
          <w:lang w:val="en-US"/>
        </w:rPr>
        <w:t xml:space="preserve">For the lower </w:t>
      </w:r>
      <w:r w:rsidR="00185DBF">
        <w:rPr>
          <w:sz w:val="18"/>
          <w:lang w:val="en-US"/>
        </w:rPr>
        <w:t>severity</w:t>
      </w:r>
      <w:r w:rsidR="00185DBF" w:rsidRPr="00CB04CB">
        <w:rPr>
          <w:sz w:val="18"/>
          <w:lang w:val="en-US"/>
        </w:rPr>
        <w:t xml:space="preserve"> of disruption, we assumed that the</w:t>
      </w:r>
      <w:r w:rsidR="00185DBF">
        <w:rPr>
          <w:sz w:val="18"/>
          <w:lang w:val="en-US"/>
        </w:rPr>
        <w:t xml:space="preserve"> odds ratio of the</w:t>
      </w:r>
      <w:r w:rsidR="00185DBF" w:rsidRPr="00CB04CB">
        <w:rPr>
          <w:sz w:val="18"/>
          <w:lang w:val="en-US"/>
        </w:rPr>
        <w:t xml:space="preserve"> </w:t>
      </w:r>
      <w:r w:rsidR="00185DBF">
        <w:rPr>
          <w:sz w:val="18"/>
          <w:lang w:val="en-US"/>
        </w:rPr>
        <w:t>severity</w:t>
      </w:r>
      <w:r w:rsidR="00185DBF" w:rsidRPr="00CB04CB">
        <w:rPr>
          <w:sz w:val="18"/>
          <w:lang w:val="en-US"/>
        </w:rPr>
        <w:t xml:space="preserve"> of disruption was only one-third of the base case. The higher </w:t>
      </w:r>
      <w:r w:rsidR="00185DBF">
        <w:rPr>
          <w:sz w:val="18"/>
          <w:lang w:val="en-US"/>
        </w:rPr>
        <w:t>severity</w:t>
      </w:r>
      <w:r w:rsidR="00185DBF" w:rsidRPr="00CB04CB">
        <w:rPr>
          <w:sz w:val="18"/>
          <w:lang w:val="en-US"/>
        </w:rPr>
        <w:t xml:space="preserve"> of disruption </w:t>
      </w:r>
      <w:r w:rsidR="00185DBF">
        <w:rPr>
          <w:sz w:val="18"/>
          <w:lang w:val="en-US"/>
        </w:rPr>
        <w:t xml:space="preserve">tracked the COVID-19 mortality rates from August to the end of the disruption (using the ratio of severity of disruption and the COVID-19 mortality between March and September 2020 to extrapolate disruption). For scenarios with </w:t>
      </w:r>
      <w:proofErr w:type="gramStart"/>
      <w:r w:rsidR="00185DBF">
        <w:rPr>
          <w:sz w:val="18"/>
          <w:lang w:val="en-US"/>
        </w:rPr>
        <w:t>a</w:t>
      </w:r>
      <w:proofErr w:type="gramEnd"/>
      <w:r w:rsidR="00185DBF">
        <w:rPr>
          <w:sz w:val="18"/>
          <w:lang w:val="en-US"/>
        </w:rPr>
        <w:t xml:space="preserve"> 18-month disruption period, the severity of severity of February 2021 of the base case continued for the remaining 6 months.</w:t>
      </w:r>
    </w:p>
    <w:p w14:paraId="19FD434F" w14:textId="77777777" w:rsidR="00F958CE" w:rsidRDefault="00F958CE" w:rsidP="00185DBF">
      <w:pPr>
        <w:spacing w:line="360" w:lineRule="auto"/>
        <w:rPr>
          <w:sz w:val="18"/>
          <w:lang w:val="en-US"/>
        </w:rPr>
      </w:pPr>
      <w:r w:rsidRPr="00F958CE">
        <w:rPr>
          <w:noProof/>
          <w:sz w:val="18"/>
          <w:szCs w:val="18"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5920" behindDoc="1" locked="0" layoutInCell="1" allowOverlap="1" wp14:anchorId="2418D066" wp14:editId="5AA0FCC3">
                <wp:simplePos x="0" y="0"/>
                <wp:positionH relativeFrom="margin">
                  <wp:align>left</wp:align>
                </wp:positionH>
                <wp:positionV relativeFrom="paragraph">
                  <wp:posOffset>9276</wp:posOffset>
                </wp:positionV>
                <wp:extent cx="5422790" cy="3562185"/>
                <wp:effectExtent l="0" t="0" r="6985" b="635"/>
                <wp:wrapTight wrapText="bothSides">
                  <wp:wrapPolygon edited="0">
                    <wp:start x="0" y="0"/>
                    <wp:lineTo x="0" y="21488"/>
                    <wp:lineTo x="21552" y="21488"/>
                    <wp:lineTo x="21552" y="0"/>
                    <wp:lineTo x="0" y="0"/>
                  </wp:wrapPolygon>
                </wp:wrapTight>
                <wp:docPr id="12" name="Group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00000000-0008-0000-0200-000002000000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22790" cy="3562185"/>
                          <a:chOff x="0" y="0"/>
                          <a:chExt cx="6267450" cy="5076826"/>
                        </a:xfrm>
                      </wpg:grpSpPr>
                      <wpg:graphicFrame>
                        <wpg:cNvPr id="16" name="Chart 16">
                          <a:extLst>
                            <a:ext uri="{FF2B5EF4-FFF2-40B4-BE49-F238E27FC236}">
                              <a16:creationId xmlns:a16="http://schemas.microsoft.com/office/drawing/2014/main" id="{00000000-0008-0000-0200-000003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4762" y="0"/>
                          <a:ext cx="6262688" cy="2552701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32"/>
                          </a:graphicData>
                        </a:graphic>
                      </wpg:graphicFrame>
                      <wpg:graphicFrame>
                        <wpg:cNvPr id="17" name="Chart 17">
                          <a:extLst>
                            <a:ext uri="{FF2B5EF4-FFF2-40B4-BE49-F238E27FC236}">
                              <a16:creationId xmlns:a16="http://schemas.microsoft.com/office/drawing/2014/main" id="{00000000-0008-0000-0200-000004000000}"/>
                            </a:ext>
                          </a:extLst>
                        </wpg:cNvPr>
                        <wpg:cNvFrPr>
                          <a:graphicFrameLocks/>
                        </wpg:cNvFrPr>
                        <wpg:xfrm>
                          <a:off x="0" y="2524125"/>
                          <a:ext cx="6262688" cy="2552701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33"/>
                          </a:graphicData>
                        </a:graphic>
                      </wpg:graphicFrame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89D94E9" id="Group 4" o:spid="_x0000_s1026" style="position:absolute;margin-left:0;margin-top:.75pt;width:427pt;height:280.5pt;z-index:-251650560;mso-position-horizontal:left;mso-position-horizontal-relative:margin;mso-width-relative:margin;mso-height-relative:margin" coordsize="62674,50768" o:gfxdata="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Chart 16" o:spid="_x0000_s1027" type="#_x0000_t75" style="position:absolute;left:70;width:62564;height:2554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">
                  <v:imagedata r:id="rId34" o:title=""/>
                  <o:lock v:ext="edit" aspectratio="f"/>
                </v:shape>
                <v:shape id="Chart 17" o:spid="_x0000_s1028" type="#_x0000_t75" style="position:absolute;top:25195;width:62634;height:25543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">
                  <v:imagedata r:id="rId35" o:title=""/>
                  <o:lock v:ext="edit" aspectratio="f"/>
                </v:shape>
                <w10:wrap type="tight" anchorx="margin"/>
              </v:group>
            </w:pict>
          </mc:Fallback>
        </mc:AlternateContent>
      </w:r>
    </w:p>
    <w:p w14:paraId="240BEA3E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78261D5E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69419EF9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157CB22B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6BCBCAD3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0430EB21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63B908CF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4C93D367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5E21E6F7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55A675AF" w14:textId="77777777" w:rsidR="00F958CE" w:rsidRDefault="00F958CE" w:rsidP="00185DBF">
      <w:pPr>
        <w:spacing w:line="360" w:lineRule="auto"/>
        <w:rPr>
          <w:sz w:val="18"/>
          <w:lang w:val="en-US"/>
        </w:rPr>
      </w:pPr>
    </w:p>
    <w:p w14:paraId="6DFDA040" w14:textId="77777777" w:rsidR="00F958CE" w:rsidRPr="00F958CE" w:rsidRDefault="000D77F1" w:rsidP="00185DBF">
      <w:pPr>
        <w:spacing w:line="360" w:lineRule="auto"/>
        <w:rPr>
          <w:sz w:val="18"/>
          <w:lang w:val="en-US"/>
        </w:rPr>
      </w:pPr>
      <w:r w:rsidRPr="000D77F1">
        <w:rPr>
          <w:b/>
          <w:sz w:val="18"/>
          <w:lang w:val="en-US"/>
        </w:rPr>
        <w:t xml:space="preserve">Supplementary </w:t>
      </w:r>
      <w:r w:rsidR="00F958CE">
        <w:rPr>
          <w:b/>
          <w:sz w:val="18"/>
          <w:lang w:val="en-US"/>
        </w:rPr>
        <w:t xml:space="preserve">Figure 4. </w:t>
      </w:r>
      <w:r w:rsidR="00F958CE">
        <w:rPr>
          <w:rFonts w:cstheme="minorHAnsi"/>
          <w:sz w:val="18"/>
          <w:szCs w:val="28"/>
          <w:lang w:val="en-US"/>
        </w:rPr>
        <w:t>Cumulative excess CRC cases (A) and deaths (B) c</w:t>
      </w:r>
      <w:r w:rsidR="00F958CE" w:rsidRPr="00EA3499">
        <w:rPr>
          <w:rFonts w:cstheme="minorHAnsi"/>
          <w:sz w:val="18"/>
          <w:szCs w:val="28"/>
          <w:lang w:val="en-US"/>
        </w:rPr>
        <w:t>ompared to a scenario without pandemic</w:t>
      </w:r>
      <w:r w:rsidR="00F958CE">
        <w:rPr>
          <w:rFonts w:cstheme="minorHAnsi"/>
          <w:sz w:val="18"/>
          <w:szCs w:val="28"/>
          <w:lang w:val="en-US"/>
        </w:rPr>
        <w:t xml:space="preserve">-induced delays over </w:t>
      </w:r>
      <w:r w:rsidR="00F958CE" w:rsidRPr="00EA3499">
        <w:rPr>
          <w:rFonts w:cstheme="minorHAnsi"/>
          <w:sz w:val="18"/>
          <w:szCs w:val="28"/>
          <w:lang w:val="en-US"/>
        </w:rPr>
        <w:t xml:space="preserve">time for different </w:t>
      </w:r>
      <w:r w:rsidR="00F958CE">
        <w:rPr>
          <w:rFonts w:cstheme="minorHAnsi"/>
          <w:sz w:val="18"/>
          <w:szCs w:val="28"/>
          <w:lang w:val="en-US"/>
        </w:rPr>
        <w:t xml:space="preserve">recovery </w:t>
      </w:r>
      <w:r w:rsidR="00F958CE" w:rsidRPr="00EA3499">
        <w:rPr>
          <w:rFonts w:cstheme="minorHAnsi"/>
          <w:sz w:val="18"/>
          <w:szCs w:val="28"/>
          <w:lang w:val="en-US"/>
        </w:rPr>
        <w:t>scenarios</w:t>
      </w:r>
      <w:r w:rsidR="00F958CE">
        <w:rPr>
          <w:rFonts w:cstheme="minorHAnsi"/>
          <w:sz w:val="18"/>
          <w:szCs w:val="28"/>
          <w:lang w:val="en-US"/>
        </w:rPr>
        <w:t>.</w:t>
      </w:r>
    </w:p>
    <w:sectPr w:rsidR="00F958CE" w:rsidRPr="00F958CE" w:rsidSect="00185DB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sarrvtxxzzxeed2xlxtpd5drvwwz0dvavf&quot;&gt;COVID_manuscript_library-Converted&lt;record-ids&gt;&lt;item&gt;1&lt;/item&gt;&lt;item&gt;9&lt;/item&gt;&lt;item&gt;10&lt;/item&gt;&lt;item&gt;11&lt;/item&gt;&lt;item&gt;12&lt;/item&gt;&lt;item&gt;14&lt;/item&gt;&lt;item&gt;18&lt;/item&gt;&lt;item&gt;19&lt;/item&gt;&lt;item&gt;20&lt;/item&gt;&lt;item&gt;26&lt;/item&gt;&lt;item&gt;88&lt;/item&gt;&lt;item&gt;89&lt;/item&gt;&lt;item&gt;90&lt;/item&gt;&lt;/record-ids&gt;&lt;/item&gt;&lt;/Libraries&gt;"/>
  </w:docVars>
  <w:rsids>
    <w:rsidRoot w:val="00185DBF"/>
    <w:rsid w:val="000D77F1"/>
    <w:rsid w:val="00185DBF"/>
    <w:rsid w:val="001D4317"/>
    <w:rsid w:val="005B4E0A"/>
    <w:rsid w:val="005B6617"/>
    <w:rsid w:val="00825526"/>
    <w:rsid w:val="00A71E95"/>
    <w:rsid w:val="00C643A7"/>
    <w:rsid w:val="00D35C72"/>
    <w:rsid w:val="00E57F10"/>
    <w:rsid w:val="00EA0352"/>
    <w:rsid w:val="00F87F8C"/>
    <w:rsid w:val="00F9450B"/>
    <w:rsid w:val="00F958CE"/>
    <w:rsid w:val="00FB37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C95839"/>
  <w15:chartTrackingRefBased/>
  <w15:docId w15:val="{E6612C9E-639A-49FE-8B8B-452C00CCDB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85DB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iPriority w:val="99"/>
    <w:semiHidden/>
    <w:unhideWhenUsed/>
    <w:rsid w:val="00C643A7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643A7"/>
    <w:pPr>
      <w:spacing w:after="0" w:line="240" w:lineRule="auto"/>
    </w:pPr>
    <w:rPr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43A7"/>
    <w:rPr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85D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85D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85DB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5D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5DBF"/>
    <w:rPr>
      <w:rFonts w:ascii="Segoe UI" w:hAnsi="Segoe UI" w:cs="Segoe UI"/>
      <w:sz w:val="18"/>
      <w:szCs w:val="18"/>
    </w:rPr>
  </w:style>
  <w:style w:type="table" w:styleId="PlainTable4">
    <w:name w:val="Plain Table 4"/>
    <w:basedOn w:val="TableNormal"/>
    <w:uiPriority w:val="44"/>
    <w:rsid w:val="00185DB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85DB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5DB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5DB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5DBF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7.png"/><Relationship Id="rId26" Type="http://schemas.openxmlformats.org/officeDocument/2006/relationships/image" Target="media/image9.png"/><Relationship Id="rId21" Type="http://schemas.openxmlformats.org/officeDocument/2006/relationships/chart" Target="charts/chart10.xml"/><Relationship Id="rId34" Type="http://schemas.openxmlformats.org/officeDocument/2006/relationships/image" Target="media/image15.png"/><Relationship Id="rId7" Type="http://schemas.openxmlformats.org/officeDocument/2006/relationships/chart" Target="charts/chart4.xml"/><Relationship Id="rId12" Type="http://schemas.openxmlformats.org/officeDocument/2006/relationships/image" Target="media/image3.png"/><Relationship Id="rId17" Type="http://schemas.openxmlformats.org/officeDocument/2006/relationships/chart" Target="charts/chart8.xml"/><Relationship Id="rId25" Type="http://schemas.openxmlformats.org/officeDocument/2006/relationships/chart" Target="charts/chart14.xml"/><Relationship Id="rId33" Type="http://schemas.openxmlformats.org/officeDocument/2006/relationships/chart" Target="charts/chart16.xml"/><Relationship Id="rId2" Type="http://schemas.openxmlformats.org/officeDocument/2006/relationships/settings" Target="settings.xml"/><Relationship Id="rId16" Type="http://schemas.openxmlformats.org/officeDocument/2006/relationships/chart" Target="charts/chart7.xml"/><Relationship Id="rId20" Type="http://schemas.openxmlformats.org/officeDocument/2006/relationships/chart" Target="charts/chart9.xml"/><Relationship Id="rId29" Type="http://schemas.openxmlformats.org/officeDocument/2006/relationships/image" Target="media/image12.png"/><Relationship Id="rId1" Type="http://schemas.openxmlformats.org/officeDocument/2006/relationships/styles" Target="styles.xml"/><Relationship Id="rId6" Type="http://schemas.openxmlformats.org/officeDocument/2006/relationships/chart" Target="charts/chart3.xml"/><Relationship Id="rId11" Type="http://schemas.openxmlformats.org/officeDocument/2006/relationships/image" Target="media/image2.png"/><Relationship Id="rId24" Type="http://schemas.openxmlformats.org/officeDocument/2006/relationships/chart" Target="charts/chart13.xml"/><Relationship Id="rId32" Type="http://schemas.openxmlformats.org/officeDocument/2006/relationships/chart" Target="charts/chart15.xml"/><Relationship Id="rId37" Type="http://schemas.openxmlformats.org/officeDocument/2006/relationships/theme" Target="theme/theme1.xml"/><Relationship Id="rId5" Type="http://schemas.openxmlformats.org/officeDocument/2006/relationships/chart" Target="charts/chart2.xml"/><Relationship Id="rId15" Type="http://schemas.openxmlformats.org/officeDocument/2006/relationships/image" Target="media/image6.png"/><Relationship Id="rId23" Type="http://schemas.openxmlformats.org/officeDocument/2006/relationships/chart" Target="charts/chart12.xml"/><Relationship Id="rId28" Type="http://schemas.openxmlformats.org/officeDocument/2006/relationships/image" Target="media/image11.png"/><Relationship Id="rId36" Type="http://schemas.openxmlformats.org/officeDocument/2006/relationships/fontTable" Target="fontTable.xml"/><Relationship Id="rId10" Type="http://schemas.openxmlformats.org/officeDocument/2006/relationships/image" Target="media/image1.png"/><Relationship Id="rId19" Type="http://schemas.openxmlformats.org/officeDocument/2006/relationships/image" Target="media/image8.png"/><Relationship Id="rId31" Type="http://schemas.openxmlformats.org/officeDocument/2006/relationships/image" Target="media/image14.png"/><Relationship Id="rId4" Type="http://schemas.openxmlformats.org/officeDocument/2006/relationships/chart" Target="charts/chart1.xml"/><Relationship Id="rId9" Type="http://schemas.openxmlformats.org/officeDocument/2006/relationships/chart" Target="charts/chart6.xml"/><Relationship Id="rId14" Type="http://schemas.openxmlformats.org/officeDocument/2006/relationships/image" Target="media/image5.png"/><Relationship Id="rId22" Type="http://schemas.openxmlformats.org/officeDocument/2006/relationships/chart" Target="charts/chart11.xml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openxmlformats.org/officeDocument/2006/relationships/image" Target="media/image16.png"/><Relationship Id="rId8" Type="http://schemas.openxmlformats.org/officeDocument/2006/relationships/chart" Target="charts/chart5.xml"/><Relationship Id="rId3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11.xml"/><Relationship Id="rId1" Type="http://schemas.microsoft.com/office/2011/relationships/chartStyle" Target="style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12.xml"/><Relationship Id="rId1" Type="http://schemas.microsoft.com/office/2011/relationships/chartStyle" Target="style12.xml"/></Relationships>
</file>

<file path=word/charts/_rels/chart13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13.xml"/><Relationship Id="rId1" Type="http://schemas.microsoft.com/office/2011/relationships/chartStyle" Target="style13.xml"/></Relationships>
</file>

<file path=word/charts/_rels/chart14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14.xml"/><Relationship Id="rId1" Type="http://schemas.microsoft.com/office/2011/relationships/chartStyle" Target="style14.xml"/></Relationships>
</file>

<file path=word/charts/_rels/chart15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Copy%20of%20Tables_Figures_Manuscript_COVID.xlsx" TargetMode="External"/><Relationship Id="rId2" Type="http://schemas.microsoft.com/office/2011/relationships/chartColorStyle" Target="colors15.xml"/><Relationship Id="rId1" Type="http://schemas.microsoft.com/office/2011/relationships/chartStyle" Target="style15.xml"/></Relationships>
</file>

<file path=word/charts/_rels/chart16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Copy%20of%20Tables_Figures_Manuscript_COVID.xlsx" TargetMode="External"/><Relationship Id="rId2" Type="http://schemas.microsoft.com/office/2011/relationships/chartColorStyle" Target="colors16.xml"/><Relationship Id="rId1" Type="http://schemas.microsoft.com/office/2011/relationships/chartStyle" Target="style16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\\storage.erasmusmc.nl\v\vcl13\MAGE\DATA\UserData\057809\PR_Projects\US_Covid\Paper\Tables_Figures_Manuscript_COVID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5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50" b="1"/>
              <a:t>A</a:t>
            </a:r>
          </a:p>
        </c:rich>
      </c:tx>
      <c:layout>
        <c:manualLayout>
          <c:xMode val="edge"/>
          <c:yMode val="edge"/>
          <c:x val="5.2270778652668416E-2"/>
          <c:y val="1.3888888888888888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5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6463973757051487"/>
          <c:y val="0.11953703703703704"/>
          <c:w val="0.77947139041119451"/>
          <c:h val="0.66716025080198305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1-EverA'!$N$1</c:f>
              <c:strCache>
                <c:ptCount val="1"/>
                <c:pt idx="0">
                  <c:v>AA 50+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Suppl Figure 1-EverA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EverA'!$N$2:$N$70</c:f>
              <c:numCache>
                <c:formatCode>General</c:formatCode>
                <c:ptCount val="69"/>
                <c:pt idx="12">
                  <c:v>0.33960620989525003</c:v>
                </c:pt>
                <c:pt idx="17">
                  <c:v>0.43346592792674093</c:v>
                </c:pt>
                <c:pt idx="23">
                  <c:v>0.48182384478555901</c:v>
                </c:pt>
                <c:pt idx="25">
                  <c:v>0.53018810461822252</c:v>
                </c:pt>
                <c:pt idx="28">
                  <c:v>0.553541625930562</c:v>
                </c:pt>
                <c:pt idx="30">
                  <c:v>0.59130904539165952</c:v>
                </c:pt>
                <c:pt idx="33">
                  <c:v>0.63422488701495494</c:v>
                </c:pt>
                <c:pt idx="35">
                  <c:v>0.68799999999999994</c:v>
                </c:pt>
                <c:pt idx="38">
                  <c:v>0.67500000000000004</c:v>
                </c:pt>
                <c:pt idx="40">
                  <c:v>0.704999999999999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0CB-4105-A65B-F12887371F3B}"/>
            </c:ext>
          </c:extLst>
        </c:ser>
        <c:ser>
          <c:idx val="1"/>
          <c:order val="1"/>
          <c:tx>
            <c:strRef>
              <c:f>'Suppl Figure 1-EverA'!$O$1</c:f>
              <c:strCache>
                <c:ptCount val="1"/>
                <c:pt idx="0">
                  <c:v>MISCAN 50+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1-EverA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EverA'!$O$2:$O$70</c:f>
              <c:numCache>
                <c:formatCode>General</c:formatCode>
                <c:ptCount val="6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3.7074844647821972E-2</c:v>
                </c:pt>
                <c:pt idx="5">
                  <c:v>7.482904951899895E-2</c:v>
                </c:pt>
                <c:pt idx="6">
                  <c:v>0.11629895655622791</c:v>
                </c:pt>
                <c:pt idx="7">
                  <c:v>0.15832961603790857</c:v>
                </c:pt>
                <c:pt idx="8">
                  <c:v>0.20027599244760319</c:v>
                </c:pt>
                <c:pt idx="9">
                  <c:v>0.24229309195801924</c:v>
                </c:pt>
                <c:pt idx="10">
                  <c:v>0.28383468244699939</c:v>
                </c:pt>
                <c:pt idx="11">
                  <c:v>0.3074866481636373</c:v>
                </c:pt>
                <c:pt idx="12">
                  <c:v>0.32956913559231082</c:v>
                </c:pt>
                <c:pt idx="13">
                  <c:v>0.35031703907308936</c:v>
                </c:pt>
                <c:pt idx="14">
                  <c:v>0.37015183375381938</c:v>
                </c:pt>
                <c:pt idx="15">
                  <c:v>0.38945782394807144</c:v>
                </c:pt>
                <c:pt idx="16">
                  <c:v>0.40382451322969137</c:v>
                </c:pt>
                <c:pt idx="17">
                  <c:v>0.41728156558979412</c:v>
                </c:pt>
                <c:pt idx="18">
                  <c:v>0.4286602009585791</c:v>
                </c:pt>
                <c:pt idx="19">
                  <c:v>0.44128286014197943</c:v>
                </c:pt>
                <c:pt idx="20">
                  <c:v>0.45471954343589643</c:v>
                </c:pt>
                <c:pt idx="21">
                  <c:v>0.47229896818039341</c:v>
                </c:pt>
                <c:pt idx="22">
                  <c:v>0.48854725480675648</c:v>
                </c:pt>
                <c:pt idx="23">
                  <c:v>0.50659783281269388</c:v>
                </c:pt>
                <c:pt idx="24">
                  <c:v>0.52542885770937298</c:v>
                </c:pt>
                <c:pt idx="25">
                  <c:v>0.54485208119473305</c:v>
                </c:pt>
                <c:pt idx="26">
                  <c:v>0.55571354318180455</c:v>
                </c:pt>
                <c:pt idx="27">
                  <c:v>0.56792740849537493</c:v>
                </c:pt>
                <c:pt idx="28">
                  <c:v>0.58177614386260801</c:v>
                </c:pt>
                <c:pt idx="29">
                  <c:v>0.59721013789091693</c:v>
                </c:pt>
                <c:pt idx="30">
                  <c:v>0.61432806453029698</c:v>
                </c:pt>
                <c:pt idx="31">
                  <c:v>0.61978880606481668</c:v>
                </c:pt>
                <c:pt idx="32">
                  <c:v>0.62827100196452756</c:v>
                </c:pt>
                <c:pt idx="33">
                  <c:v>0.63999091855550594</c:v>
                </c:pt>
                <c:pt idx="34">
                  <c:v>0.65529955258407557</c:v>
                </c:pt>
                <c:pt idx="35">
                  <c:v>0.67277472532965854</c:v>
                </c:pt>
                <c:pt idx="36">
                  <c:v>0.66779007102874055</c:v>
                </c:pt>
                <c:pt idx="37">
                  <c:v>0.66610949493720251</c:v>
                </c:pt>
                <c:pt idx="38">
                  <c:v>0.66890160590058956</c:v>
                </c:pt>
                <c:pt idx="39">
                  <c:v>0.67520059311364156</c:v>
                </c:pt>
                <c:pt idx="40">
                  <c:v>0.70234924761842576</c:v>
                </c:pt>
                <c:pt idx="41">
                  <c:v>0.72252752573762591</c:v>
                </c:pt>
                <c:pt idx="42">
                  <c:v>0.71481954487144517</c:v>
                </c:pt>
                <c:pt idx="43">
                  <c:v>0.7111045754544365</c:v>
                </c:pt>
                <c:pt idx="44">
                  <c:v>0.71057038987671839</c:v>
                </c:pt>
                <c:pt idx="45">
                  <c:v>0.71294812991893752</c:v>
                </c:pt>
                <c:pt idx="46">
                  <c:v>0.70776018299373256</c:v>
                </c:pt>
                <c:pt idx="47">
                  <c:v>0.70624958621224121</c:v>
                </c:pt>
                <c:pt idx="48">
                  <c:v>0.70800023478471441</c:v>
                </c:pt>
                <c:pt idx="49">
                  <c:v>0.71258481752062008</c:v>
                </c:pt>
                <c:pt idx="50">
                  <c:v>0.71890380853480496</c:v>
                </c:pt>
                <c:pt idx="51">
                  <c:v>0.71385872542836959</c:v>
                </c:pt>
                <c:pt idx="52">
                  <c:v>0.7110716502636526</c:v>
                </c:pt>
                <c:pt idx="53">
                  <c:v>0.71140291227800767</c:v>
                </c:pt>
                <c:pt idx="54">
                  <c:v>0.7144770876305101</c:v>
                </c:pt>
                <c:pt idx="55">
                  <c:v>0.72059292831699273</c:v>
                </c:pt>
                <c:pt idx="56">
                  <c:v>0.71440653500181461</c:v>
                </c:pt>
                <c:pt idx="57">
                  <c:v>0.71185084582243685</c:v>
                </c:pt>
                <c:pt idx="58">
                  <c:v>0.71247182978918511</c:v>
                </c:pt>
                <c:pt idx="59">
                  <c:v>0.71605361915843679</c:v>
                </c:pt>
                <c:pt idx="60">
                  <c:v>0.72272299221622527</c:v>
                </c:pt>
                <c:pt idx="61">
                  <c:v>0.71666344189303677</c:v>
                </c:pt>
                <c:pt idx="62">
                  <c:v>0.71343360637585174</c:v>
                </c:pt>
                <c:pt idx="63">
                  <c:v>0.71370292481052977</c:v>
                </c:pt>
                <c:pt idx="64">
                  <c:v>0.71674833600100518</c:v>
                </c:pt>
                <c:pt idx="65">
                  <c:v>0.72258520499747292</c:v>
                </c:pt>
                <c:pt idx="66">
                  <c:v>0.716250215461262</c:v>
                </c:pt>
                <c:pt idx="67">
                  <c:v>0.71353621230298869</c:v>
                </c:pt>
                <c:pt idx="68">
                  <c:v>0.7142512654702587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0CB-4105-A65B-F12887371F3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920311744"/>
        <c:axId val="920310104"/>
      </c:lineChart>
      <c:catAx>
        <c:axId val="920311744"/>
        <c:scaling>
          <c:orientation val="minMax"/>
        </c:scaling>
        <c:delete val="0"/>
        <c:axPos val="b"/>
        <c:numFmt formatCode="0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20310104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92031010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8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Individuals</a:t>
                </a:r>
                <a:r>
                  <a:rPr lang="en-US" sz="8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 screened with any test (%)</a:t>
                </a:r>
                <a:endParaRPr lang="en-US" sz="800">
                  <a:solidFill>
                    <a:schemeClr val="tx1">
                      <a:lumMod val="65000"/>
                      <a:lumOff val="35000"/>
                    </a:schemeClr>
                  </a:solidFill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2031174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/>
              <a:t>E</a:t>
            </a:r>
          </a:p>
        </c:rich>
      </c:tx>
      <c:layout>
        <c:manualLayout>
          <c:xMode val="edge"/>
          <c:yMode val="edge"/>
          <c:x val="3.9140007790159394E-2"/>
          <c:y val="2.778387904955506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5.7230116258251154E-2"/>
          <c:y val="0.12585284103839345"/>
          <c:w val="0.76083062089476361"/>
          <c:h val="0.74691101992532627"/>
        </c:manualLayout>
      </c:layout>
      <c:lineChart>
        <c:grouping val="standard"/>
        <c:varyColors val="0"/>
        <c:ser>
          <c:idx val="2"/>
          <c:order val="2"/>
          <c:tx>
            <c:strRef>
              <c:f>'Suppl Figure 3'!$D$2</c:f>
              <c:strCache>
                <c:ptCount val="1"/>
                <c:pt idx="0">
                  <c:v>12_mort</c:v>
                </c:pt>
              </c:strCache>
            </c:strRef>
          </c:tx>
          <c:spPr>
            <a:ln w="19050" cap="rnd">
              <a:solidFill>
                <a:schemeClr val="bg1">
                  <a:lumMod val="65000"/>
                </a:schemeClr>
              </a:solidFill>
              <a:prstDash val="solid"/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2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  <c:pt idx="11">
                  <c:v>2031</c:v>
                </c:pt>
                <c:pt idx="12">
                  <c:v>2032</c:v>
                </c:pt>
                <c:pt idx="13">
                  <c:v>2033</c:v>
                </c:pt>
                <c:pt idx="14">
                  <c:v>2034</c:v>
                </c:pt>
                <c:pt idx="15">
                  <c:v>2035</c:v>
                </c:pt>
                <c:pt idx="16">
                  <c:v>2036</c:v>
                </c:pt>
                <c:pt idx="17">
                  <c:v>2037</c:v>
                </c:pt>
                <c:pt idx="18">
                  <c:v>2038</c:v>
                </c:pt>
                <c:pt idx="19">
                  <c:v>2039</c:v>
                </c:pt>
                <c:pt idx="20">
                  <c:v>2040</c:v>
                </c:pt>
              </c:numCache>
            </c:numRef>
          </c:cat>
          <c:val>
            <c:numRef>
              <c:f>'Suppl Figure 3'!$D$3:$D$23</c:f>
              <c:numCache>
                <c:formatCode>#,##0.00</c:formatCode>
                <c:ptCount val="21"/>
                <c:pt idx="0">
                  <c:v>28.204379867438199</c:v>
                </c:pt>
                <c:pt idx="1">
                  <c:v>29.0888528566738</c:v>
                </c:pt>
                <c:pt idx="2">
                  <c:v>29.239832184506199</c:v>
                </c:pt>
                <c:pt idx="3">
                  <c:v>29.136983667611801</c:v>
                </c:pt>
                <c:pt idx="4">
                  <c:v>29.489326109033001</c:v>
                </c:pt>
                <c:pt idx="5">
                  <c:v>29.600052650475298</c:v>
                </c:pt>
                <c:pt idx="6">
                  <c:v>29.799371649882701</c:v>
                </c:pt>
                <c:pt idx="7">
                  <c:v>30.149258051833499</c:v>
                </c:pt>
                <c:pt idx="8">
                  <c:v>30.236347246652802</c:v>
                </c:pt>
                <c:pt idx="9">
                  <c:v>30.506801888465201</c:v>
                </c:pt>
                <c:pt idx="10">
                  <c:v>30.574234501947899</c:v>
                </c:pt>
                <c:pt idx="11">
                  <c:v>30.7456481260201</c:v>
                </c:pt>
                <c:pt idx="12">
                  <c:v>30.613631837732701</c:v>
                </c:pt>
                <c:pt idx="13">
                  <c:v>30.892358719292499</c:v>
                </c:pt>
                <c:pt idx="14">
                  <c:v>30.8397574587284</c:v>
                </c:pt>
                <c:pt idx="15">
                  <c:v>30.690130109308701</c:v>
                </c:pt>
                <c:pt idx="16">
                  <c:v>30.932134808903299</c:v>
                </c:pt>
                <c:pt idx="17">
                  <c:v>30.886038683662299</c:v>
                </c:pt>
                <c:pt idx="18">
                  <c:v>31.01814081513</c:v>
                </c:pt>
                <c:pt idx="19">
                  <c:v>30.9373619215283</c:v>
                </c:pt>
                <c:pt idx="20">
                  <c:v>30.716737027283401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0-9A7D-419E-80B3-045C89C8CECC}"/>
            </c:ext>
          </c:extLst>
        </c:ser>
        <c:ser>
          <c:idx val="16"/>
          <c:order val="16"/>
          <c:tx>
            <c:strRef>
              <c:f>'Suppl Figure 3'!$O$2</c:f>
              <c:strCache>
                <c:ptCount val="1"/>
                <c:pt idx="0">
                  <c:v>X12_mort_smooth</c:v>
                </c:pt>
              </c:strCache>
            </c:strRef>
          </c:tx>
          <c:spPr>
            <a:ln w="12700" cap="rnd">
              <a:solidFill>
                <a:schemeClr val="tx1">
                  <a:lumMod val="65000"/>
                  <a:lumOff val="35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2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  <c:pt idx="11">
                  <c:v>2031</c:v>
                </c:pt>
                <c:pt idx="12">
                  <c:v>2032</c:v>
                </c:pt>
                <c:pt idx="13">
                  <c:v>2033</c:v>
                </c:pt>
                <c:pt idx="14">
                  <c:v>2034</c:v>
                </c:pt>
                <c:pt idx="15">
                  <c:v>2035</c:v>
                </c:pt>
                <c:pt idx="16">
                  <c:v>2036</c:v>
                </c:pt>
                <c:pt idx="17">
                  <c:v>2037</c:v>
                </c:pt>
                <c:pt idx="18">
                  <c:v>2038</c:v>
                </c:pt>
                <c:pt idx="19">
                  <c:v>2039</c:v>
                </c:pt>
                <c:pt idx="20">
                  <c:v>2040</c:v>
                </c:pt>
              </c:numCache>
            </c:numRef>
          </c:cat>
          <c:val>
            <c:numRef>
              <c:f>'Suppl Figure 3'!$O$3:$O$23</c:f>
              <c:numCache>
                <c:formatCode>0.00</c:formatCode>
                <c:ptCount val="21"/>
                <c:pt idx="0">
                  <c:v>28.1592170014695</c:v>
                </c:pt>
                <c:pt idx="1">
                  <c:v>28.815304050435302</c:v>
                </c:pt>
                <c:pt idx="2">
                  <c:v>29.199090371289099</c:v>
                </c:pt>
                <c:pt idx="3">
                  <c:v>29.471391099401099</c:v>
                </c:pt>
                <c:pt idx="4">
                  <c:v>29.682603953154899</c:v>
                </c:pt>
                <c:pt idx="5">
                  <c:v>29.855177420254901</c:v>
                </c:pt>
                <c:pt idx="6">
                  <c:v>30.001086207681901</c:v>
                </c:pt>
                <c:pt idx="7">
                  <c:v>30.127478148366901</c:v>
                </c:pt>
                <c:pt idx="8">
                  <c:v>30.238963741108702</c:v>
                </c:pt>
                <c:pt idx="9">
                  <c:v>30.338691002120701</c:v>
                </c:pt>
                <c:pt idx="10">
                  <c:v>30.428905283240201</c:v>
                </c:pt>
                <c:pt idx="11">
                  <c:v>30.511264469220698</c:v>
                </c:pt>
                <c:pt idx="12">
                  <c:v>30.5870275760205</c:v>
                </c:pt>
                <c:pt idx="13">
                  <c:v>30.657173256647699</c:v>
                </c:pt>
                <c:pt idx="14">
                  <c:v>30.722477322974498</c:v>
                </c:pt>
                <c:pt idx="15">
                  <c:v>30.783565197332699</c:v>
                </c:pt>
                <c:pt idx="16">
                  <c:v>30.840948434742799</c:v>
                </c:pt>
                <c:pt idx="17">
                  <c:v>30.8950507900745</c:v>
                </c:pt>
                <c:pt idx="18">
                  <c:v>30.9462272279854</c:v>
                </c:pt>
                <c:pt idx="19">
                  <c:v>30.994778051086598</c:v>
                </c:pt>
                <c:pt idx="20">
                  <c:v>31.0409595775015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9A7D-419E-80B3-045C89C8CEC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731236440"/>
        <c:axId val="73123348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UserData\057809\PR_Projects\US_Covid\R\[Smoothed_rates.xlsx]Input_data_smoothen2'!$B$2</c15:sqref>
                        </c15:formulaRef>
                      </c:ext>
                    </c:extLst>
                    <c:strCache>
                      <c:ptCount val="1"/>
                      <c:pt idx="0">
                        <c:v>no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Input_data_smoothen2!$B$3:$B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109786284906427</c:v>
                      </c:pt>
                      <c:pt idx="1">
                        <c:v>28.129479697960925</c:v>
                      </c:pt>
                      <c:pt idx="2">
                        <c:v>28.652279582604741</c:v>
                      </c:pt>
                      <c:pt idx="3">
                        <c:v>29.037040881446604</c:v>
                      </c:pt>
                      <c:pt idx="4">
                        <c:v>29.235709388704809</c:v>
                      </c:pt>
                      <c:pt idx="5">
                        <c:v>29.170338609961316</c:v>
                      </c:pt>
                      <c:pt idx="6">
                        <c:v>29.856659880785575</c:v>
                      </c:pt>
                      <c:pt idx="7">
                        <c:v>30.267524896033763</c:v>
                      </c:pt>
                      <c:pt idx="8">
                        <c:v>30.080830588782799</c:v>
                      </c:pt>
                      <c:pt idx="9">
                        <c:v>30.375908824249347</c:v>
                      </c:pt>
                      <c:pt idx="10">
                        <c:v>30.432830766399597</c:v>
                      </c:pt>
                      <c:pt idx="11">
                        <c:v>30.749046785077638</c:v>
                      </c:pt>
                      <c:pt idx="12">
                        <c:v>30.692591857213657</c:v>
                      </c:pt>
                      <c:pt idx="13">
                        <c:v>30.653956840023866</c:v>
                      </c:pt>
                      <c:pt idx="14">
                        <c:v>30.793344802644185</c:v>
                      </c:pt>
                      <c:pt idx="15">
                        <c:v>30.801701914348389</c:v>
                      </c:pt>
                      <c:pt idx="16">
                        <c:v>30.801395806241562</c:v>
                      </c:pt>
                      <c:pt idx="17">
                        <c:v>30.879415480836457</c:v>
                      </c:pt>
                      <c:pt idx="18">
                        <c:v>30.935789699221854</c:v>
                      </c:pt>
                      <c:pt idx="19">
                        <c:v>30.801112380534629</c:v>
                      </c:pt>
                      <c:pt idx="20">
                        <c:v>30.731401846652659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2-9A7D-419E-80B3-045C89C8CECC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C$2</c15:sqref>
                        </c15:formulaRef>
                      </c:ext>
                    </c:extLst>
                    <c:strCache>
                      <c:ptCount val="1"/>
                      <c:pt idx="0">
                        <c:v>Simulated mortality rate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C$3:$C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420961328274725</c:v>
                      </c:pt>
                      <c:pt idx="1">
                        <c:v>29.052880903129751</c:v>
                      </c:pt>
                      <c:pt idx="2">
                        <c:v>29.272129929936803</c:v>
                      </c:pt>
                      <c:pt idx="3">
                        <c:v>29.059181013073186</c:v>
                      </c:pt>
                      <c:pt idx="4">
                        <c:v>29.299293140352528</c:v>
                      </c:pt>
                      <c:pt idx="5">
                        <c:v>29.612806733427568</c:v>
                      </c:pt>
                      <c:pt idx="6">
                        <c:v>29.716527930681227</c:v>
                      </c:pt>
                      <c:pt idx="7">
                        <c:v>30.033937760720846</c:v>
                      </c:pt>
                      <c:pt idx="8">
                        <c:v>30.077802159351251</c:v>
                      </c:pt>
                      <c:pt idx="9">
                        <c:v>30.51921380806376</c:v>
                      </c:pt>
                      <c:pt idx="10">
                        <c:v>30.72752823161936</c:v>
                      </c:pt>
                      <c:pt idx="11">
                        <c:v>30.750366522301263</c:v>
                      </c:pt>
                      <c:pt idx="12">
                        <c:v>30.62541659643308</c:v>
                      </c:pt>
                      <c:pt idx="13">
                        <c:v>30.555700571064122</c:v>
                      </c:pt>
                      <c:pt idx="14">
                        <c:v>30.960023987165169</c:v>
                      </c:pt>
                      <c:pt idx="15">
                        <c:v>31.007545006444694</c:v>
                      </c:pt>
                      <c:pt idx="16">
                        <c:v>30.938617090876452</c:v>
                      </c:pt>
                      <c:pt idx="17">
                        <c:v>30.919096574846776</c:v>
                      </c:pt>
                      <c:pt idx="18">
                        <c:v>30.773239836470161</c:v>
                      </c:pt>
                      <c:pt idx="19">
                        <c:v>30.955744603431899</c:v>
                      </c:pt>
                      <c:pt idx="20">
                        <c:v>30.91437485347178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9A7D-419E-80B3-045C89C8CECC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E$2</c15:sqref>
                        </c15:formulaRef>
                      </c:ext>
                    </c:extLst>
                    <c:strCache>
                      <c:ptCount val="1"/>
                      <c:pt idx="0">
                        <c:v>24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E$3:$E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7183525478684</c:v>
                      </c:pt>
                      <c:pt idx="1">
                        <c:v>29.513932065031526</c:v>
                      </c:pt>
                      <c:pt idx="2">
                        <c:v>29.771899103669046</c:v>
                      </c:pt>
                      <c:pt idx="3">
                        <c:v>29.685892682784779</c:v>
                      </c:pt>
                      <c:pt idx="4">
                        <c:v>29.548922847950202</c:v>
                      </c:pt>
                      <c:pt idx="5">
                        <c:v>29.653774976096006</c:v>
                      </c:pt>
                      <c:pt idx="6">
                        <c:v>29.740249370899058</c:v>
                      </c:pt>
                      <c:pt idx="7">
                        <c:v>29.985385261417193</c:v>
                      </c:pt>
                      <c:pt idx="8">
                        <c:v>30.272730196510501</c:v>
                      </c:pt>
                      <c:pt idx="9">
                        <c:v>30.452459750661887</c:v>
                      </c:pt>
                      <c:pt idx="10">
                        <c:v>30.506253858610556</c:v>
                      </c:pt>
                      <c:pt idx="11">
                        <c:v>30.801166017686697</c:v>
                      </c:pt>
                      <c:pt idx="12">
                        <c:v>30.900384238962239</c:v>
                      </c:pt>
                      <c:pt idx="13">
                        <c:v>30.943323235704778</c:v>
                      </c:pt>
                      <c:pt idx="14">
                        <c:v>30.742716931835226</c:v>
                      </c:pt>
                      <c:pt idx="15">
                        <c:v>30.785194518711414</c:v>
                      </c:pt>
                      <c:pt idx="16">
                        <c:v>30.816060881583645</c:v>
                      </c:pt>
                      <c:pt idx="17">
                        <c:v>30.759938246102717</c:v>
                      </c:pt>
                      <c:pt idx="18">
                        <c:v>30.94760270187523</c:v>
                      </c:pt>
                      <c:pt idx="19">
                        <c:v>30.905828032491751</c:v>
                      </c:pt>
                      <c:pt idx="20">
                        <c:v>30.8090356671197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9A7D-419E-80B3-045C89C8CECC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F$2</c15:sqref>
                        </c15:formulaRef>
                      </c:ext>
                    </c:extLst>
                    <c:strCache>
                      <c:ptCount val="1"/>
                      <c:pt idx="0">
                        <c:v>no_inc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F$3:$F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102.87135862861466</c:v>
                      </c:pt>
                      <c:pt idx="1">
                        <c:v>104.69095471085765</c:v>
                      </c:pt>
                      <c:pt idx="2">
                        <c:v>107.13496532175422</c:v>
                      </c:pt>
                      <c:pt idx="3">
                        <c:v>108.16070757781691</c:v>
                      </c:pt>
                      <c:pt idx="4">
                        <c:v>110.13568605125654</c:v>
                      </c:pt>
                      <c:pt idx="5">
                        <c:v>107.94484293641575</c:v>
                      </c:pt>
                      <c:pt idx="6">
                        <c:v>109.31770337155461</c:v>
                      </c:pt>
                      <c:pt idx="7">
                        <c:v>111.07784036936881</c:v>
                      </c:pt>
                      <c:pt idx="8">
                        <c:v>111.38100466969712</c:v>
                      </c:pt>
                      <c:pt idx="9">
                        <c:v>112.71176895809147</c:v>
                      </c:pt>
                      <c:pt idx="10">
                        <c:v>110.87801469017718</c:v>
                      </c:pt>
                      <c:pt idx="11">
                        <c:v>111.58470758686757</c:v>
                      </c:pt>
                      <c:pt idx="12">
                        <c:v>112.07909348798661</c:v>
                      </c:pt>
                      <c:pt idx="13">
                        <c:v>113.0679413704769</c:v>
                      </c:pt>
                      <c:pt idx="14">
                        <c:v>113.1726306520958</c:v>
                      </c:pt>
                      <c:pt idx="15">
                        <c:v>110.7097072168124</c:v>
                      </c:pt>
                      <c:pt idx="16">
                        <c:v>111.92776346147718</c:v>
                      </c:pt>
                      <c:pt idx="17">
                        <c:v>112.62982978023732</c:v>
                      </c:pt>
                      <c:pt idx="18">
                        <c:v>113.21207987565101</c:v>
                      </c:pt>
                      <c:pt idx="19">
                        <c:v>113.28828834140033</c:v>
                      </c:pt>
                      <c:pt idx="20">
                        <c:v>110.6038248077277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9A7D-419E-80B3-045C89C8CECC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G$2</c15:sqref>
                        </c15:formulaRef>
                      </c:ext>
                    </c:extLst>
                    <c:strCache>
                      <c:ptCount val="1"/>
                      <c:pt idx="0">
                        <c:v>Simulated incidence rate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G$3:$G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36491656897127</c:v>
                      </c:pt>
                      <c:pt idx="1">
                        <c:v>127.14482958028705</c:v>
                      </c:pt>
                      <c:pt idx="2">
                        <c:v>107.51267850328065</c:v>
                      </c:pt>
                      <c:pt idx="3">
                        <c:v>108.28750540735109</c:v>
                      </c:pt>
                      <c:pt idx="4">
                        <c:v>110.06577461774613</c:v>
                      </c:pt>
                      <c:pt idx="5">
                        <c:v>105.37525563955495</c:v>
                      </c:pt>
                      <c:pt idx="6">
                        <c:v>111.68691151286666</c:v>
                      </c:pt>
                      <c:pt idx="7">
                        <c:v>111.01908381573107</c:v>
                      </c:pt>
                      <c:pt idx="8">
                        <c:v>111.18401104121297</c:v>
                      </c:pt>
                      <c:pt idx="9">
                        <c:v>113.60329018642815</c:v>
                      </c:pt>
                      <c:pt idx="10">
                        <c:v>109.16661845971237</c:v>
                      </c:pt>
                      <c:pt idx="11">
                        <c:v>113.1637498836851</c:v>
                      </c:pt>
                      <c:pt idx="12">
                        <c:v>112.61639242698412</c:v>
                      </c:pt>
                      <c:pt idx="13">
                        <c:v>112.55503471770312</c:v>
                      </c:pt>
                      <c:pt idx="14">
                        <c:v>113.48909163557661</c:v>
                      </c:pt>
                      <c:pt idx="15">
                        <c:v>110.08420560739935</c:v>
                      </c:pt>
                      <c:pt idx="16">
                        <c:v>112.58226769471861</c:v>
                      </c:pt>
                      <c:pt idx="17">
                        <c:v>112.84547750799406</c:v>
                      </c:pt>
                      <c:pt idx="18">
                        <c:v>112.92371240386595</c:v>
                      </c:pt>
                      <c:pt idx="19">
                        <c:v>113.7089126218541</c:v>
                      </c:pt>
                      <c:pt idx="20">
                        <c:v>109.9916501804312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9A7D-419E-80B3-045C89C8CECC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H$2</c15:sqref>
                        </c15:formulaRef>
                      </c:ext>
                    </c:extLst>
                    <c:strCache>
                      <c:ptCount val="1"/>
                      <c:pt idx="0">
                        <c:v>12_inc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H$3:$H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50469178794003</c:v>
                      </c:pt>
                      <c:pt idx="1">
                        <c:v>123.99191731744554</c:v>
                      </c:pt>
                      <c:pt idx="2">
                        <c:v>111.23580867404965</c:v>
                      </c:pt>
                      <c:pt idx="3">
                        <c:v>108.25330281411854</c:v>
                      </c:pt>
                      <c:pt idx="4">
                        <c:v>110.821362957373</c:v>
                      </c:pt>
                      <c:pt idx="5">
                        <c:v>105.27403364136697</c:v>
                      </c:pt>
                      <c:pt idx="6">
                        <c:v>111.55045711928085</c:v>
                      </c:pt>
                      <c:pt idx="7">
                        <c:v>110.98767581069669</c:v>
                      </c:pt>
                      <c:pt idx="8">
                        <c:v>111.54245238609677</c:v>
                      </c:pt>
                      <c:pt idx="9">
                        <c:v>113.44555811041792</c:v>
                      </c:pt>
                      <c:pt idx="10">
                        <c:v>109.49623318925893</c:v>
                      </c:pt>
                      <c:pt idx="11">
                        <c:v>113.4056386692197</c:v>
                      </c:pt>
                      <c:pt idx="12">
                        <c:v>113.02982740248379</c:v>
                      </c:pt>
                      <c:pt idx="13">
                        <c:v>112.25566117226359</c:v>
                      </c:pt>
                      <c:pt idx="14">
                        <c:v>114.00843813449708</c:v>
                      </c:pt>
                      <c:pt idx="15">
                        <c:v>110.2176755986353</c:v>
                      </c:pt>
                      <c:pt idx="16">
                        <c:v>112.51077048192731</c:v>
                      </c:pt>
                      <c:pt idx="17">
                        <c:v>112.64783228880003</c:v>
                      </c:pt>
                      <c:pt idx="18">
                        <c:v>112.69995412621299</c:v>
                      </c:pt>
                      <c:pt idx="19">
                        <c:v>113.2462464087309</c:v>
                      </c:pt>
                      <c:pt idx="20">
                        <c:v>110.06623131826564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9A7D-419E-80B3-045C89C8CECC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I$2</c15:sqref>
                        </c15:formulaRef>
                      </c:ext>
                    </c:extLst>
                    <c:strCache>
                      <c:ptCount val="1"/>
                      <c:pt idx="0">
                        <c:v>Output rates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I$3:$I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03327061575234</c:v>
                      </c:pt>
                      <c:pt idx="1">
                        <c:v>113.45669772467629</c:v>
                      </c:pt>
                      <c:pt idx="2">
                        <c:v>120.15146583379466</c:v>
                      </c:pt>
                      <c:pt idx="3">
                        <c:v>110.67230147209035</c:v>
                      </c:pt>
                      <c:pt idx="4">
                        <c:v>110.78876255308487</c:v>
                      </c:pt>
                      <c:pt idx="5">
                        <c:v>105.99211854045423</c:v>
                      </c:pt>
                      <c:pt idx="6">
                        <c:v>110.28902751150387</c:v>
                      </c:pt>
                      <c:pt idx="7">
                        <c:v>112.59666750255225</c:v>
                      </c:pt>
                      <c:pt idx="8">
                        <c:v>112.16495096051904</c:v>
                      </c:pt>
                      <c:pt idx="9">
                        <c:v>113.13230228735203</c:v>
                      </c:pt>
                      <c:pt idx="10">
                        <c:v>109.39445859109537</c:v>
                      </c:pt>
                      <c:pt idx="11">
                        <c:v>112.50922181346263</c:v>
                      </c:pt>
                      <c:pt idx="12">
                        <c:v>113.65341006349946</c:v>
                      </c:pt>
                      <c:pt idx="13">
                        <c:v>112.55071592312719</c:v>
                      </c:pt>
                      <c:pt idx="14">
                        <c:v>113.2513990932093</c:v>
                      </c:pt>
                      <c:pt idx="15">
                        <c:v>109.88990036307482</c:v>
                      </c:pt>
                      <c:pt idx="16">
                        <c:v>112.03353108894404</c:v>
                      </c:pt>
                      <c:pt idx="17">
                        <c:v>113.31019302221792</c:v>
                      </c:pt>
                      <c:pt idx="18">
                        <c:v>112.67077850024236</c:v>
                      </c:pt>
                      <c:pt idx="19">
                        <c:v>113.51997238182403</c:v>
                      </c:pt>
                      <c:pt idx="20">
                        <c:v>110.120113136335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9A7D-419E-80B3-045C89C8CECC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J$2</c15:sqref>
                        </c15:formulaRef>
                      </c:ext>
                    </c:extLst>
                    <c:strCache>
                      <c:ptCount val="1"/>
                      <c:pt idx="0">
                        <c:v>Smoothed incidence rate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J$3:$J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107.1536073</c:v>
                      </c:pt>
                      <c:pt idx="3">
                        <c:v>108.49168280000001</c:v>
                      </c:pt>
                      <c:pt idx="4">
                        <c:v>109.27440679999999</c:v>
                      </c:pt>
                      <c:pt idx="5">
                        <c:v>109.82975829999999</c:v>
                      </c:pt>
                      <c:pt idx="6">
                        <c:v>110.2605224</c:v>
                      </c:pt>
                      <c:pt idx="7">
                        <c:v>110.6124823</c:v>
                      </c:pt>
                      <c:pt idx="8">
                        <c:v>110.9100601</c:v>
                      </c:pt>
                      <c:pt idx="9">
                        <c:v>111.1678338</c:v>
                      </c:pt>
                      <c:pt idx="10">
                        <c:v>111.3952063</c:v>
                      </c:pt>
                      <c:pt idx="11">
                        <c:v>111.5985979</c:v>
                      </c:pt>
                      <c:pt idx="12">
                        <c:v>111.782588</c:v>
                      </c:pt>
                      <c:pt idx="13">
                        <c:v>111.9505578</c:v>
                      </c:pt>
                      <c:pt idx="14">
                        <c:v>112.105075</c:v>
                      </c:pt>
                      <c:pt idx="15">
                        <c:v>112.2481356</c:v>
                      </c:pt>
                      <c:pt idx="16">
                        <c:v>112.3813219</c:v>
                      </c:pt>
                      <c:pt idx="17">
                        <c:v>112.5059093</c:v>
                      </c:pt>
                      <c:pt idx="18">
                        <c:v>112.6229412</c:v>
                      </c:pt>
                      <c:pt idx="19">
                        <c:v>112.7332818</c:v>
                      </c:pt>
                      <c:pt idx="20">
                        <c:v>112.83765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9A7D-419E-80B3-045C89C8CECC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K$2</c15:sqref>
                        </c15:formulaRef>
                      </c:ext>
                    </c:extLst>
                    <c:strCache>
                      <c:ptCount val="1"/>
                      <c:pt idx="0">
                        <c:v>X12_inc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K$3:$K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108.24784889999999</c:v>
                      </c:pt>
                      <c:pt idx="4">
                        <c:v>109.3333708</c:v>
                      </c:pt>
                      <c:pt idx="5">
                        <c:v>109.96836039999999</c:v>
                      </c:pt>
                      <c:pt idx="6">
                        <c:v>110.4188927</c:v>
                      </c:pt>
                      <c:pt idx="7">
                        <c:v>110.76835269999999</c:v>
                      </c:pt>
                      <c:pt idx="8">
                        <c:v>111.0538823</c:v>
                      </c:pt>
                      <c:pt idx="9">
                        <c:v>111.29529410000001</c:v>
                      </c:pt>
                      <c:pt idx="10">
                        <c:v>111.5044146</c:v>
                      </c:pt>
                      <c:pt idx="11">
                        <c:v>111.6888719</c:v>
                      </c:pt>
                      <c:pt idx="12">
                        <c:v>111.8538746</c:v>
                      </c:pt>
                      <c:pt idx="13">
                        <c:v>112.0031376</c:v>
                      </c:pt>
                      <c:pt idx="14">
                        <c:v>112.1394042</c:v>
                      </c:pt>
                      <c:pt idx="15">
                        <c:v>112.26475720000001</c:v>
                      </c:pt>
                      <c:pt idx="16">
                        <c:v>112.380816</c:v>
                      </c:pt>
                      <c:pt idx="17">
                        <c:v>112.4888641</c:v>
                      </c:pt>
                      <c:pt idx="18">
                        <c:v>112.5899364</c:v>
                      </c:pt>
                      <c:pt idx="19">
                        <c:v>112.68487930000001</c:v>
                      </c:pt>
                      <c:pt idx="20">
                        <c:v>112.774393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9A7D-419E-80B3-045C89C8CECC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L$2</c15:sqref>
                        </c15:formulaRef>
                      </c:ext>
                    </c:extLst>
                    <c:strCache>
                      <c:ptCount val="1"/>
                      <c:pt idx="0">
                        <c:v>Smoothed rates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L$3:$L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109.29342370000001</c:v>
                      </c:pt>
                      <c:pt idx="5">
                        <c:v>110.11844019999999</c:v>
                      </c:pt>
                      <c:pt idx="6">
                        <c:v>110.60104389999999</c:v>
                      </c:pt>
                      <c:pt idx="7">
                        <c:v>110.9434567</c:v>
                      </c:pt>
                      <c:pt idx="8">
                        <c:v>111.2090527</c:v>
                      </c:pt>
                      <c:pt idx="9">
                        <c:v>111.4260604</c:v>
                      </c:pt>
                      <c:pt idx="10">
                        <c:v>111.6095378</c:v>
                      </c:pt>
                      <c:pt idx="11">
                        <c:v>111.7684732</c:v>
                      </c:pt>
                      <c:pt idx="12">
                        <c:v>111.9086641</c:v>
                      </c:pt>
                      <c:pt idx="13">
                        <c:v>112.0340692</c:v>
                      </c:pt>
                      <c:pt idx="14">
                        <c:v>112.1475119</c:v>
                      </c:pt>
                      <c:pt idx="15">
                        <c:v>112.2510769</c:v>
                      </c:pt>
                      <c:pt idx="16">
                        <c:v>112.34634749999999</c:v>
                      </c:pt>
                      <c:pt idx="17">
                        <c:v>112.4345543</c:v>
                      </c:pt>
                      <c:pt idx="18">
                        <c:v>112.5166729</c:v>
                      </c:pt>
                      <c:pt idx="19">
                        <c:v>112.59348970000001</c:v>
                      </c:pt>
                      <c:pt idx="20">
                        <c:v>112.66564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9A7D-419E-80B3-045C89C8CECC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M$2</c15:sqref>
                        </c15:formulaRef>
                      </c:ext>
                    </c:extLst>
                    <c:strCache>
                      <c:ptCount val="1"/>
                      <c:pt idx="0">
                        <c:v>no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M$3:$M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7.64958893</c:v>
                      </c:pt>
                      <c:pt idx="1">
                        <c:v>28.42165262</c:v>
                      </c:pt>
                      <c:pt idx="2">
                        <c:v>28.87328093</c:v>
                      </c:pt>
                      <c:pt idx="3">
                        <c:v>29.193716309999999</c:v>
                      </c:pt>
                      <c:pt idx="4">
                        <c:v>29.44226531</c:v>
                      </c:pt>
                      <c:pt idx="5">
                        <c:v>29.645344619999999</c:v>
                      </c:pt>
                      <c:pt idx="6">
                        <c:v>29.81704573</c:v>
                      </c:pt>
                      <c:pt idx="7">
                        <c:v>29.965779999999999</c:v>
                      </c:pt>
                      <c:pt idx="8">
                        <c:v>30.09697293</c:v>
                      </c:pt>
                      <c:pt idx="9">
                        <c:v>30.214328999999999</c:v>
                      </c:pt>
                      <c:pt idx="10">
                        <c:v>30.32049048</c:v>
                      </c:pt>
                      <c:pt idx="11">
                        <c:v>30.417408309999999</c:v>
                      </c:pt>
                      <c:pt idx="12">
                        <c:v>30.50656408</c:v>
                      </c:pt>
                      <c:pt idx="13">
                        <c:v>30.589109430000001</c:v>
                      </c:pt>
                      <c:pt idx="14">
                        <c:v>30.66595731</c:v>
                      </c:pt>
                      <c:pt idx="15">
                        <c:v>30.737843699999999</c:v>
                      </c:pt>
                      <c:pt idx="16">
                        <c:v>30.805370580000002</c:v>
                      </c:pt>
                      <c:pt idx="17">
                        <c:v>30.869036619999999</c:v>
                      </c:pt>
                      <c:pt idx="18">
                        <c:v>30.92925953</c:v>
                      </c:pt>
                      <c:pt idx="19">
                        <c:v>30.986392689999999</c:v>
                      </c:pt>
                      <c:pt idx="20">
                        <c:v>31.040737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9A7D-419E-80B3-045C89C8CECC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N$2</c15:sqref>
                        </c15:formulaRef>
                      </c:ext>
                    </c:extLst>
                    <c:strCache>
                      <c:ptCount val="1"/>
                      <c:pt idx="0">
                        <c:v>Smoothed mortality rate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N$3:$N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170022729999999</c:v>
                      </c:pt>
                      <c:pt idx="1">
                        <c:v>28.82104008</c:v>
                      </c:pt>
                      <c:pt idx="2">
                        <c:v>29.201860809999999</c:v>
                      </c:pt>
                      <c:pt idx="3">
                        <c:v>29.472057419999999</c:v>
                      </c:pt>
                      <c:pt idx="4">
                        <c:v>29.681638199999998</c:v>
                      </c:pt>
                      <c:pt idx="5">
                        <c:v>29.852878159999999</c:v>
                      </c:pt>
                      <c:pt idx="6">
                        <c:v>29.997659479999999</c:v>
                      </c:pt>
                      <c:pt idx="7">
                        <c:v>30.123074769999999</c:v>
                      </c:pt>
                      <c:pt idx="8">
                        <c:v>30.233698889999999</c:v>
                      </c:pt>
                      <c:pt idx="9">
                        <c:v>30.332655540000001</c:v>
                      </c:pt>
                      <c:pt idx="10">
                        <c:v>30.422172719999999</c:v>
                      </c:pt>
                      <c:pt idx="11">
                        <c:v>30.503895499999999</c:v>
                      </c:pt>
                      <c:pt idx="12">
                        <c:v>30.579073180000002</c:v>
                      </c:pt>
                      <c:pt idx="13">
                        <c:v>30.648676829999999</c:v>
                      </c:pt>
                      <c:pt idx="14">
                        <c:v>30.713476279999998</c:v>
                      </c:pt>
                      <c:pt idx="15">
                        <c:v>30.774092110000002</c:v>
                      </c:pt>
                      <c:pt idx="16">
                        <c:v>30.831031939999999</c:v>
                      </c:pt>
                      <c:pt idx="17">
                        <c:v>30.884716239999999</c:v>
                      </c:pt>
                      <c:pt idx="18">
                        <c:v>30.935497229999999</c:v>
                      </c:pt>
                      <c:pt idx="19">
                        <c:v>30.983672890000001</c:v>
                      </c:pt>
                      <c:pt idx="20">
                        <c:v>31.02949755999999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9A7D-419E-80B3-045C89C8CECC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O$2</c15:sqref>
                        </c15:formulaRef>
                      </c:ext>
                    </c:extLst>
                    <c:strCache>
                      <c:ptCount val="1"/>
                      <c:pt idx="0">
                        <c:v>X12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O$3:$O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53074040000001</c:v>
                      </c:pt>
                      <c:pt idx="1">
                        <c:v>28.880905980000001</c:v>
                      </c:pt>
                      <c:pt idx="2">
                        <c:v>29.248164129999999</c:v>
                      </c:pt>
                      <c:pt idx="3">
                        <c:v>29.508737920000002</c:v>
                      </c:pt>
                      <c:pt idx="4">
                        <c:v>29.710854659999999</c:v>
                      </c:pt>
                      <c:pt idx="5">
                        <c:v>29.875996069999999</c:v>
                      </c:pt>
                      <c:pt idx="6">
                        <c:v>30.01562113</c:v>
                      </c:pt>
                      <c:pt idx="7">
                        <c:v>30.136569860000002</c:v>
                      </c:pt>
                      <c:pt idx="8">
                        <c:v>30.24325421</c:v>
                      </c:pt>
                      <c:pt idx="9">
                        <c:v>30.338686599999999</c:v>
                      </c:pt>
                      <c:pt idx="10">
                        <c:v>30.42501571</c:v>
                      </c:pt>
                      <c:pt idx="11">
                        <c:v>30.503828009999999</c:v>
                      </c:pt>
                      <c:pt idx="12">
                        <c:v>30.576328289999999</c:v>
                      </c:pt>
                      <c:pt idx="13">
                        <c:v>30.64345307</c:v>
                      </c:pt>
                      <c:pt idx="14">
                        <c:v>30.70594475</c:v>
                      </c:pt>
                      <c:pt idx="15">
                        <c:v>30.764401800000002</c:v>
                      </c:pt>
                      <c:pt idx="16">
                        <c:v>30.819313770000001</c:v>
                      </c:pt>
                      <c:pt idx="17">
                        <c:v>30.87108615</c:v>
                      </c:pt>
                      <c:pt idx="18">
                        <c:v>30.920058619999999</c:v>
                      </c:pt>
                      <c:pt idx="19">
                        <c:v>30.966518539999999</c:v>
                      </c:pt>
                      <c:pt idx="20">
                        <c:v>31.0107112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9A7D-419E-80B3-045C89C8CECC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P$2</c15:sqref>
                        </c15:formulaRef>
                      </c:ext>
                    </c:extLst>
                    <c:strCache>
                      <c:ptCount val="1"/>
                      <c:pt idx="0">
                        <c:v>X24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P$3:$P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525008969999998</c:v>
                      </c:pt>
                      <c:pt idx="1">
                        <c:v>29.086939090000001</c:v>
                      </c:pt>
                      <c:pt idx="2">
                        <c:v>29.415647150000002</c:v>
                      </c:pt>
                      <c:pt idx="3">
                        <c:v>29.648869220000002</c:v>
                      </c:pt>
                      <c:pt idx="4">
                        <c:v>29.829770310000001</c:v>
                      </c:pt>
                      <c:pt idx="5">
                        <c:v>29.977577270000001</c:v>
                      </c:pt>
                      <c:pt idx="6">
                        <c:v>30.102546270000001</c:v>
                      </c:pt>
                      <c:pt idx="7">
                        <c:v>30.210799349999998</c:v>
                      </c:pt>
                      <c:pt idx="8">
                        <c:v>30.306285320000001</c:v>
                      </c:pt>
                      <c:pt idx="9">
                        <c:v>30.391700440000001</c:v>
                      </c:pt>
                      <c:pt idx="10">
                        <c:v>30.468967809999999</c:v>
                      </c:pt>
                      <c:pt idx="11">
                        <c:v>30.539507400000002</c:v>
                      </c:pt>
                      <c:pt idx="12">
                        <c:v>30.604397519999999</c:v>
                      </c:pt>
                      <c:pt idx="13">
                        <c:v>30.664476400000002</c:v>
                      </c:pt>
                      <c:pt idx="14">
                        <c:v>30.720408490000001</c:v>
                      </c:pt>
                      <c:pt idx="15">
                        <c:v>30.772729470000002</c:v>
                      </c:pt>
                      <c:pt idx="16">
                        <c:v>30.821877480000001</c:v>
                      </c:pt>
                      <c:pt idx="17">
                        <c:v>30.868215450000001</c:v>
                      </c:pt>
                      <c:pt idx="18">
                        <c:v>30.91204741</c:v>
                      </c:pt>
                      <c:pt idx="19">
                        <c:v>30.953630570000001</c:v>
                      </c:pt>
                      <c:pt idx="20">
                        <c:v>30.99318445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9A7D-419E-80B3-045C89C8CECC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Q$2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Q$3:$Q$23</c15:sqref>
                        </c15:formulaRef>
                      </c:ext>
                    </c:extLst>
                    <c:numCache>
                      <c:formatCode>General</c:formatCode>
                      <c:ptCount val="21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9A7D-419E-80B3-045C89C8CECC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S$2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S$3:$S$23</c15:sqref>
                        </c15:formulaRef>
                      </c:ext>
                    </c:extLst>
                    <c:numCache>
                      <c:formatCode>General</c:formatCode>
                      <c:ptCount val="21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9A7D-419E-80B3-045C89C8CECC}"/>
                  </c:ext>
                </c:extLst>
              </c15:ser>
            </c15:filteredLineSeries>
          </c:ext>
        </c:extLst>
      </c:lineChart>
      <c:catAx>
        <c:axId val="73123644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low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3488"/>
        <c:crosses val="autoZero"/>
        <c:auto val="1"/>
        <c:lblAlgn val="ctr"/>
        <c:lblOffset val="100"/>
        <c:tickLblSkip val="5"/>
        <c:noMultiLvlLbl val="0"/>
      </c:catAx>
      <c:valAx>
        <c:axId val="731233488"/>
        <c:scaling>
          <c:orientation val="minMax"/>
          <c:max val="32"/>
          <c:min val="26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numFmt formatCode="#,##0.00" sourceLinked="1"/>
        <c:majorTickMark val="out"/>
        <c:minorTickMark val="none"/>
        <c:tickLblPos val="none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644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/>
              <a:t>F</a:t>
            </a:r>
          </a:p>
        </c:rich>
      </c:tx>
      <c:layout>
        <c:manualLayout>
          <c:xMode val="edge"/>
          <c:yMode val="edge"/>
          <c:x val="2.567056137538393E-2"/>
          <c:y val="2.778387904955506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5.7230116258251154E-2"/>
          <c:y val="0.12585284103839345"/>
          <c:w val="0.76083062089476361"/>
          <c:h val="0.74691101992532627"/>
        </c:manualLayout>
      </c:layout>
      <c:lineChart>
        <c:grouping val="standard"/>
        <c:varyColors val="0"/>
        <c:ser>
          <c:idx val="3"/>
          <c:order val="3"/>
          <c:tx>
            <c:strRef>
              <c:f>'Suppl Figure 3'!$E$2</c:f>
              <c:strCache>
                <c:ptCount val="1"/>
                <c:pt idx="0">
                  <c:v>24_mort</c:v>
                </c:pt>
              </c:strCache>
            </c:strRef>
          </c:tx>
          <c:spPr>
            <a:ln w="19050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\UserData\057809\PR_Projects\US_Covid\R\[Smoothed_rates.xlsx]Input_data_smoothen2'!$A$3:$A$23</c:f>
              <c:numCache>
                <c:formatCode>General</c:formatCode>
                <c:ptCount val="2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  <c:pt idx="11">
                  <c:v>2031</c:v>
                </c:pt>
                <c:pt idx="12">
                  <c:v>2032</c:v>
                </c:pt>
                <c:pt idx="13">
                  <c:v>2033</c:v>
                </c:pt>
                <c:pt idx="14">
                  <c:v>2034</c:v>
                </c:pt>
                <c:pt idx="15">
                  <c:v>2035</c:v>
                </c:pt>
                <c:pt idx="16">
                  <c:v>2036</c:v>
                </c:pt>
                <c:pt idx="17">
                  <c:v>2037</c:v>
                </c:pt>
                <c:pt idx="18">
                  <c:v>2038</c:v>
                </c:pt>
                <c:pt idx="19">
                  <c:v>2039</c:v>
                </c:pt>
                <c:pt idx="20">
                  <c:v>2040</c:v>
                </c:pt>
              </c:numCache>
            </c:numRef>
          </c:cat>
          <c:val>
            <c:numRef>
              <c:f>'Suppl Figure 3'!$E$3:$E$23</c:f>
              <c:numCache>
                <c:formatCode>#,##0.00</c:formatCode>
                <c:ptCount val="21"/>
                <c:pt idx="0">
                  <c:v>28.336279208605099</c:v>
                </c:pt>
                <c:pt idx="1">
                  <c:v>29.4626052593532</c:v>
                </c:pt>
                <c:pt idx="2">
                  <c:v>29.733407020486801</c:v>
                </c:pt>
                <c:pt idx="3">
                  <c:v>29.663813199989999</c:v>
                </c:pt>
                <c:pt idx="4">
                  <c:v>29.498838531408801</c:v>
                </c:pt>
                <c:pt idx="5">
                  <c:v>29.664358300823899</c:v>
                </c:pt>
                <c:pt idx="6">
                  <c:v>29.7508026881235</c:v>
                </c:pt>
                <c:pt idx="7">
                  <c:v>29.956615492262301</c:v>
                </c:pt>
                <c:pt idx="8">
                  <c:v>30.208135366087198</c:v>
                </c:pt>
                <c:pt idx="9">
                  <c:v>30.416285673204101</c:v>
                </c:pt>
                <c:pt idx="10">
                  <c:v>30.537573554828501</c:v>
                </c:pt>
                <c:pt idx="11">
                  <c:v>30.798618705289101</c:v>
                </c:pt>
                <c:pt idx="12">
                  <c:v>30.909663003732501</c:v>
                </c:pt>
                <c:pt idx="13">
                  <c:v>30.938686235077299</c:v>
                </c:pt>
                <c:pt idx="14">
                  <c:v>30.6656022023109</c:v>
                </c:pt>
                <c:pt idx="15">
                  <c:v>30.8168001062594</c:v>
                </c:pt>
                <c:pt idx="16">
                  <c:v>30.904933691745601</c:v>
                </c:pt>
                <c:pt idx="17">
                  <c:v>30.792125159149201</c:v>
                </c:pt>
                <c:pt idx="18">
                  <c:v>31.016476639385001</c:v>
                </c:pt>
                <c:pt idx="19">
                  <c:v>30.934363210753698</c:v>
                </c:pt>
                <c:pt idx="20">
                  <c:v>30.801642510380699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0-E586-434D-AFF5-E1D6805290A6}"/>
            </c:ext>
          </c:extLst>
        </c:ser>
        <c:ser>
          <c:idx val="17"/>
          <c:order val="17"/>
          <c:tx>
            <c:strRef>
              <c:f>'Suppl Figure 3'!$P$2</c:f>
              <c:strCache>
                <c:ptCount val="1"/>
                <c:pt idx="0">
                  <c:v>X24_mort_smooth</c:v>
                </c:pt>
              </c:strCache>
            </c:strRef>
          </c:tx>
          <c:spPr>
            <a:ln w="12700" cap="rnd">
              <a:solidFill>
                <a:schemeClr val="tx1">
                  <a:lumMod val="65000"/>
                  <a:lumOff val="35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numRef>
              <c:f>'\UserData\057809\PR_Projects\US_Covid\R\[Smoothed_rates.xlsx]Input_data_smoothen2'!$A$3:$A$23</c:f>
              <c:numCache>
                <c:formatCode>General</c:formatCode>
                <c:ptCount val="2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  <c:pt idx="11">
                  <c:v>2031</c:v>
                </c:pt>
                <c:pt idx="12">
                  <c:v>2032</c:v>
                </c:pt>
                <c:pt idx="13">
                  <c:v>2033</c:v>
                </c:pt>
                <c:pt idx="14">
                  <c:v>2034</c:v>
                </c:pt>
                <c:pt idx="15">
                  <c:v>2035</c:v>
                </c:pt>
                <c:pt idx="16">
                  <c:v>2036</c:v>
                </c:pt>
                <c:pt idx="17">
                  <c:v>2037</c:v>
                </c:pt>
                <c:pt idx="18">
                  <c:v>2038</c:v>
                </c:pt>
                <c:pt idx="19">
                  <c:v>2039</c:v>
                </c:pt>
                <c:pt idx="20">
                  <c:v>2040</c:v>
                </c:pt>
              </c:numCache>
            </c:numRef>
          </c:cat>
          <c:val>
            <c:numRef>
              <c:f>'Suppl Figure 3'!$P$3:$P$23</c:f>
              <c:numCache>
                <c:formatCode>0.00</c:formatCode>
                <c:ptCount val="21"/>
                <c:pt idx="0">
                  <c:v>28.500409429855601</c:v>
                </c:pt>
                <c:pt idx="1">
                  <c:v>29.070123770486099</c:v>
                </c:pt>
                <c:pt idx="2">
                  <c:v>29.4033852958779</c:v>
                </c:pt>
                <c:pt idx="3">
                  <c:v>29.6398381111165</c:v>
                </c:pt>
                <c:pt idx="4">
                  <c:v>29.8232451634257</c:v>
                </c:pt>
                <c:pt idx="5">
                  <c:v>29.973099636508401</c:v>
                </c:pt>
                <c:pt idx="6">
                  <c:v>30.099799788191302</c:v>
                </c:pt>
                <c:pt idx="7">
                  <c:v>30.209552451746902</c:v>
                </c:pt>
                <c:pt idx="8">
                  <c:v>30.306361161900199</c:v>
                </c:pt>
                <c:pt idx="9">
                  <c:v>30.392959504056101</c:v>
                </c:pt>
                <c:pt idx="10">
                  <c:v>30.471297233423599</c:v>
                </c:pt>
                <c:pt idx="11">
                  <c:v>30.542813977138799</c:v>
                </c:pt>
                <c:pt idx="12">
                  <c:v>30.608603003919001</c:v>
                </c:pt>
                <c:pt idx="13">
                  <c:v>30.669514128821699</c:v>
                </c:pt>
                <c:pt idx="14">
                  <c:v>30.726221029447998</c:v>
                </c:pt>
                <c:pt idx="15">
                  <c:v>30.7792667923773</c:v>
                </c:pt>
                <c:pt idx="16">
                  <c:v>30.829095627309901</c:v>
                </c:pt>
                <c:pt idx="17">
                  <c:v>30.8760755025307</c:v>
                </c:pt>
                <c:pt idx="18">
                  <c:v>30.920514652223002</c:v>
                </c:pt>
                <c:pt idx="19">
                  <c:v>30.962673844686499</c:v>
                </c:pt>
                <c:pt idx="20">
                  <c:v>31.0027756542136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E586-434D-AFF5-E1D6805290A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731236440"/>
        <c:axId val="73123348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UserData\057809\PR_Projects\US_Covid\R\[Smoothed_rates.xlsx]Input_data_smoothen2'!$B$2</c15:sqref>
                        </c15:formulaRef>
                      </c:ext>
                    </c:extLst>
                    <c:strCache>
                      <c:ptCount val="1"/>
                      <c:pt idx="0">
                        <c:v>no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\UserData\057809\PR_Projects\US_Covid\R\[Smoothed_rates.xlsx]Input_data_smoothen2'!$B$3:$B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109786284906427</c:v>
                      </c:pt>
                      <c:pt idx="1">
                        <c:v>28.129479697960925</c:v>
                      </c:pt>
                      <c:pt idx="2">
                        <c:v>28.652279582604741</c:v>
                      </c:pt>
                      <c:pt idx="3">
                        <c:v>29.037040881446604</c:v>
                      </c:pt>
                      <c:pt idx="4">
                        <c:v>29.235709388704809</c:v>
                      </c:pt>
                      <c:pt idx="5">
                        <c:v>29.170338609961316</c:v>
                      </c:pt>
                      <c:pt idx="6">
                        <c:v>29.856659880785575</c:v>
                      </c:pt>
                      <c:pt idx="7">
                        <c:v>30.267524896033763</c:v>
                      </c:pt>
                      <c:pt idx="8">
                        <c:v>30.080830588782799</c:v>
                      </c:pt>
                      <c:pt idx="9">
                        <c:v>30.375908824249347</c:v>
                      </c:pt>
                      <c:pt idx="10">
                        <c:v>30.432830766399597</c:v>
                      </c:pt>
                      <c:pt idx="11">
                        <c:v>30.749046785077638</c:v>
                      </c:pt>
                      <c:pt idx="12">
                        <c:v>30.692591857213657</c:v>
                      </c:pt>
                      <c:pt idx="13">
                        <c:v>30.653956840023866</c:v>
                      </c:pt>
                      <c:pt idx="14">
                        <c:v>30.793344802644185</c:v>
                      </c:pt>
                      <c:pt idx="15">
                        <c:v>30.801701914348389</c:v>
                      </c:pt>
                      <c:pt idx="16">
                        <c:v>30.801395806241562</c:v>
                      </c:pt>
                      <c:pt idx="17">
                        <c:v>30.879415480836457</c:v>
                      </c:pt>
                      <c:pt idx="18">
                        <c:v>30.935789699221854</c:v>
                      </c:pt>
                      <c:pt idx="19">
                        <c:v>30.801112380534629</c:v>
                      </c:pt>
                      <c:pt idx="20">
                        <c:v>30.731401846652659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2-E586-434D-AFF5-E1D6805290A6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C$2</c15:sqref>
                        </c15:formulaRef>
                      </c:ext>
                    </c:extLst>
                    <c:strCache>
                      <c:ptCount val="1"/>
                      <c:pt idx="0">
                        <c:v>Simulated mortality rate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C$3:$C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420961328274725</c:v>
                      </c:pt>
                      <c:pt idx="1">
                        <c:v>29.052880903129751</c:v>
                      </c:pt>
                      <c:pt idx="2">
                        <c:v>29.272129929936803</c:v>
                      </c:pt>
                      <c:pt idx="3">
                        <c:v>29.059181013073186</c:v>
                      </c:pt>
                      <c:pt idx="4">
                        <c:v>29.299293140352528</c:v>
                      </c:pt>
                      <c:pt idx="5">
                        <c:v>29.612806733427568</c:v>
                      </c:pt>
                      <c:pt idx="6">
                        <c:v>29.716527930681227</c:v>
                      </c:pt>
                      <c:pt idx="7">
                        <c:v>30.033937760720846</c:v>
                      </c:pt>
                      <c:pt idx="8">
                        <c:v>30.077802159351251</c:v>
                      </c:pt>
                      <c:pt idx="9">
                        <c:v>30.51921380806376</c:v>
                      </c:pt>
                      <c:pt idx="10">
                        <c:v>30.72752823161936</c:v>
                      </c:pt>
                      <c:pt idx="11">
                        <c:v>30.750366522301263</c:v>
                      </c:pt>
                      <c:pt idx="12">
                        <c:v>30.62541659643308</c:v>
                      </c:pt>
                      <c:pt idx="13">
                        <c:v>30.555700571064122</c:v>
                      </c:pt>
                      <c:pt idx="14">
                        <c:v>30.960023987165169</c:v>
                      </c:pt>
                      <c:pt idx="15">
                        <c:v>31.007545006444694</c:v>
                      </c:pt>
                      <c:pt idx="16">
                        <c:v>30.938617090876452</c:v>
                      </c:pt>
                      <c:pt idx="17">
                        <c:v>30.919096574846776</c:v>
                      </c:pt>
                      <c:pt idx="18">
                        <c:v>30.773239836470161</c:v>
                      </c:pt>
                      <c:pt idx="19">
                        <c:v>30.955744603431899</c:v>
                      </c:pt>
                      <c:pt idx="20">
                        <c:v>30.91437485347178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E586-434D-AFF5-E1D6805290A6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D$2</c15:sqref>
                        </c15:formulaRef>
                      </c:ext>
                    </c:extLst>
                    <c:strCache>
                      <c:ptCount val="1"/>
                      <c:pt idx="0">
                        <c:v>12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D$3:$D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44506163923759</c:v>
                      </c:pt>
                      <c:pt idx="1">
                        <c:v>29.217807068282795</c:v>
                      </c:pt>
                      <c:pt idx="2">
                        <c:v>29.307406552362771</c:v>
                      </c:pt>
                      <c:pt idx="3">
                        <c:v>29.26763931101366</c:v>
                      </c:pt>
                      <c:pt idx="4">
                        <c:v>29.416039790044231</c:v>
                      </c:pt>
                      <c:pt idx="5">
                        <c:v>29.630212414681637</c:v>
                      </c:pt>
                      <c:pt idx="6">
                        <c:v>29.804701081057985</c:v>
                      </c:pt>
                      <c:pt idx="7">
                        <c:v>30.162017524015226</c:v>
                      </c:pt>
                      <c:pt idx="8">
                        <c:v>30.228658317092695</c:v>
                      </c:pt>
                      <c:pt idx="9">
                        <c:v>30.420922820255047</c:v>
                      </c:pt>
                      <c:pt idx="10">
                        <c:v>30.556197376558792</c:v>
                      </c:pt>
                      <c:pt idx="11">
                        <c:v>30.760212057076146</c:v>
                      </c:pt>
                      <c:pt idx="12">
                        <c:v>30.638381919726285</c:v>
                      </c:pt>
                      <c:pt idx="13">
                        <c:v>30.906558911058877</c:v>
                      </c:pt>
                      <c:pt idx="14">
                        <c:v>30.834822173764103</c:v>
                      </c:pt>
                      <c:pt idx="15">
                        <c:v>30.726089634489284</c:v>
                      </c:pt>
                      <c:pt idx="16">
                        <c:v>30.841741098895419</c:v>
                      </c:pt>
                      <c:pt idx="17">
                        <c:v>30.906129175564828</c:v>
                      </c:pt>
                      <c:pt idx="18">
                        <c:v>30.953867538979342</c:v>
                      </c:pt>
                      <c:pt idx="19">
                        <c:v>30.89918463729515</c:v>
                      </c:pt>
                      <c:pt idx="20">
                        <c:v>30.69542896875765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E586-434D-AFF5-E1D6805290A6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F$2</c15:sqref>
                        </c15:formulaRef>
                      </c:ext>
                    </c:extLst>
                    <c:strCache>
                      <c:ptCount val="1"/>
                      <c:pt idx="0">
                        <c:v>no_inc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F$3:$F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102.87135862861466</c:v>
                      </c:pt>
                      <c:pt idx="1">
                        <c:v>104.69095471085765</c:v>
                      </c:pt>
                      <c:pt idx="2">
                        <c:v>107.13496532175422</c:v>
                      </c:pt>
                      <c:pt idx="3">
                        <c:v>108.16070757781691</c:v>
                      </c:pt>
                      <c:pt idx="4">
                        <c:v>110.13568605125654</c:v>
                      </c:pt>
                      <c:pt idx="5">
                        <c:v>107.94484293641575</c:v>
                      </c:pt>
                      <c:pt idx="6">
                        <c:v>109.31770337155461</c:v>
                      </c:pt>
                      <c:pt idx="7">
                        <c:v>111.07784036936881</c:v>
                      </c:pt>
                      <c:pt idx="8">
                        <c:v>111.38100466969712</c:v>
                      </c:pt>
                      <c:pt idx="9">
                        <c:v>112.71176895809147</c:v>
                      </c:pt>
                      <c:pt idx="10">
                        <c:v>110.87801469017718</c:v>
                      </c:pt>
                      <c:pt idx="11">
                        <c:v>111.58470758686757</c:v>
                      </c:pt>
                      <c:pt idx="12">
                        <c:v>112.07909348798661</c:v>
                      </c:pt>
                      <c:pt idx="13">
                        <c:v>113.0679413704769</c:v>
                      </c:pt>
                      <c:pt idx="14">
                        <c:v>113.1726306520958</c:v>
                      </c:pt>
                      <c:pt idx="15">
                        <c:v>110.7097072168124</c:v>
                      </c:pt>
                      <c:pt idx="16">
                        <c:v>111.92776346147718</c:v>
                      </c:pt>
                      <c:pt idx="17">
                        <c:v>112.62982978023732</c:v>
                      </c:pt>
                      <c:pt idx="18">
                        <c:v>113.21207987565101</c:v>
                      </c:pt>
                      <c:pt idx="19">
                        <c:v>113.28828834140033</c:v>
                      </c:pt>
                      <c:pt idx="20">
                        <c:v>110.6038248077277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E586-434D-AFF5-E1D6805290A6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G$2</c15:sqref>
                        </c15:formulaRef>
                      </c:ext>
                    </c:extLst>
                    <c:strCache>
                      <c:ptCount val="1"/>
                      <c:pt idx="0">
                        <c:v>Simulated incidence rate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G$3:$G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36491656897127</c:v>
                      </c:pt>
                      <c:pt idx="1">
                        <c:v>127.14482958028705</c:v>
                      </c:pt>
                      <c:pt idx="2">
                        <c:v>107.51267850328065</c:v>
                      </c:pt>
                      <c:pt idx="3">
                        <c:v>108.28750540735109</c:v>
                      </c:pt>
                      <c:pt idx="4">
                        <c:v>110.06577461774613</c:v>
                      </c:pt>
                      <c:pt idx="5">
                        <c:v>105.37525563955495</c:v>
                      </c:pt>
                      <c:pt idx="6">
                        <c:v>111.68691151286666</c:v>
                      </c:pt>
                      <c:pt idx="7">
                        <c:v>111.01908381573107</c:v>
                      </c:pt>
                      <c:pt idx="8">
                        <c:v>111.18401104121297</c:v>
                      </c:pt>
                      <c:pt idx="9">
                        <c:v>113.60329018642815</c:v>
                      </c:pt>
                      <c:pt idx="10">
                        <c:v>109.16661845971237</c:v>
                      </c:pt>
                      <c:pt idx="11">
                        <c:v>113.1637498836851</c:v>
                      </c:pt>
                      <c:pt idx="12">
                        <c:v>112.61639242698412</c:v>
                      </c:pt>
                      <c:pt idx="13">
                        <c:v>112.55503471770312</c:v>
                      </c:pt>
                      <c:pt idx="14">
                        <c:v>113.48909163557661</c:v>
                      </c:pt>
                      <c:pt idx="15">
                        <c:v>110.08420560739935</c:v>
                      </c:pt>
                      <c:pt idx="16">
                        <c:v>112.58226769471861</c:v>
                      </c:pt>
                      <c:pt idx="17">
                        <c:v>112.84547750799406</c:v>
                      </c:pt>
                      <c:pt idx="18">
                        <c:v>112.92371240386595</c:v>
                      </c:pt>
                      <c:pt idx="19">
                        <c:v>113.7089126218541</c:v>
                      </c:pt>
                      <c:pt idx="20">
                        <c:v>109.9916501804312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E586-434D-AFF5-E1D6805290A6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H$2</c15:sqref>
                        </c15:formulaRef>
                      </c:ext>
                    </c:extLst>
                    <c:strCache>
                      <c:ptCount val="1"/>
                      <c:pt idx="0">
                        <c:v>12_inc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H$3:$H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50469178794003</c:v>
                      </c:pt>
                      <c:pt idx="1">
                        <c:v>123.99191731744554</c:v>
                      </c:pt>
                      <c:pt idx="2">
                        <c:v>111.23580867404965</c:v>
                      </c:pt>
                      <c:pt idx="3">
                        <c:v>108.25330281411854</c:v>
                      </c:pt>
                      <c:pt idx="4">
                        <c:v>110.821362957373</c:v>
                      </c:pt>
                      <c:pt idx="5">
                        <c:v>105.27403364136697</c:v>
                      </c:pt>
                      <c:pt idx="6">
                        <c:v>111.55045711928085</c:v>
                      </c:pt>
                      <c:pt idx="7">
                        <c:v>110.98767581069669</c:v>
                      </c:pt>
                      <c:pt idx="8">
                        <c:v>111.54245238609677</c:v>
                      </c:pt>
                      <c:pt idx="9">
                        <c:v>113.44555811041792</c:v>
                      </c:pt>
                      <c:pt idx="10">
                        <c:v>109.49623318925893</c:v>
                      </c:pt>
                      <c:pt idx="11">
                        <c:v>113.4056386692197</c:v>
                      </c:pt>
                      <c:pt idx="12">
                        <c:v>113.02982740248379</c:v>
                      </c:pt>
                      <c:pt idx="13">
                        <c:v>112.25566117226359</c:v>
                      </c:pt>
                      <c:pt idx="14">
                        <c:v>114.00843813449708</c:v>
                      </c:pt>
                      <c:pt idx="15">
                        <c:v>110.2176755986353</c:v>
                      </c:pt>
                      <c:pt idx="16">
                        <c:v>112.51077048192731</c:v>
                      </c:pt>
                      <c:pt idx="17">
                        <c:v>112.64783228880003</c:v>
                      </c:pt>
                      <c:pt idx="18">
                        <c:v>112.69995412621299</c:v>
                      </c:pt>
                      <c:pt idx="19">
                        <c:v>113.2462464087309</c:v>
                      </c:pt>
                      <c:pt idx="20">
                        <c:v>110.06623131826564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E586-434D-AFF5-E1D6805290A6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I$2</c15:sqref>
                        </c15:formulaRef>
                      </c:ext>
                    </c:extLst>
                    <c:strCache>
                      <c:ptCount val="1"/>
                      <c:pt idx="0">
                        <c:v>Output rates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I$3:$I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03327061575234</c:v>
                      </c:pt>
                      <c:pt idx="1">
                        <c:v>113.45669772467629</c:v>
                      </c:pt>
                      <c:pt idx="2">
                        <c:v>120.15146583379466</c:v>
                      </c:pt>
                      <c:pt idx="3">
                        <c:v>110.67230147209035</c:v>
                      </c:pt>
                      <c:pt idx="4">
                        <c:v>110.78876255308487</c:v>
                      </c:pt>
                      <c:pt idx="5">
                        <c:v>105.99211854045423</c:v>
                      </c:pt>
                      <c:pt idx="6">
                        <c:v>110.28902751150387</c:v>
                      </c:pt>
                      <c:pt idx="7">
                        <c:v>112.59666750255225</c:v>
                      </c:pt>
                      <c:pt idx="8">
                        <c:v>112.16495096051904</c:v>
                      </c:pt>
                      <c:pt idx="9">
                        <c:v>113.13230228735203</c:v>
                      </c:pt>
                      <c:pt idx="10">
                        <c:v>109.39445859109537</c:v>
                      </c:pt>
                      <c:pt idx="11">
                        <c:v>112.50922181346263</c:v>
                      </c:pt>
                      <c:pt idx="12">
                        <c:v>113.65341006349946</c:v>
                      </c:pt>
                      <c:pt idx="13">
                        <c:v>112.55071592312719</c:v>
                      </c:pt>
                      <c:pt idx="14">
                        <c:v>113.2513990932093</c:v>
                      </c:pt>
                      <c:pt idx="15">
                        <c:v>109.88990036307482</c:v>
                      </c:pt>
                      <c:pt idx="16">
                        <c:v>112.03353108894404</c:v>
                      </c:pt>
                      <c:pt idx="17">
                        <c:v>113.31019302221792</c:v>
                      </c:pt>
                      <c:pt idx="18">
                        <c:v>112.67077850024236</c:v>
                      </c:pt>
                      <c:pt idx="19">
                        <c:v>113.51997238182403</c:v>
                      </c:pt>
                      <c:pt idx="20">
                        <c:v>110.120113136335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E586-434D-AFF5-E1D6805290A6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J$2</c15:sqref>
                        </c15:formulaRef>
                      </c:ext>
                    </c:extLst>
                    <c:strCache>
                      <c:ptCount val="1"/>
                      <c:pt idx="0">
                        <c:v>Smoothed incidence rate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J$3:$J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107.1536073</c:v>
                      </c:pt>
                      <c:pt idx="3">
                        <c:v>108.49168280000001</c:v>
                      </c:pt>
                      <c:pt idx="4">
                        <c:v>109.27440679999999</c:v>
                      </c:pt>
                      <c:pt idx="5">
                        <c:v>109.82975829999999</c:v>
                      </c:pt>
                      <c:pt idx="6">
                        <c:v>110.2605224</c:v>
                      </c:pt>
                      <c:pt idx="7">
                        <c:v>110.6124823</c:v>
                      </c:pt>
                      <c:pt idx="8">
                        <c:v>110.9100601</c:v>
                      </c:pt>
                      <c:pt idx="9">
                        <c:v>111.1678338</c:v>
                      </c:pt>
                      <c:pt idx="10">
                        <c:v>111.3952063</c:v>
                      </c:pt>
                      <c:pt idx="11">
                        <c:v>111.5985979</c:v>
                      </c:pt>
                      <c:pt idx="12">
                        <c:v>111.782588</c:v>
                      </c:pt>
                      <c:pt idx="13">
                        <c:v>111.9505578</c:v>
                      </c:pt>
                      <c:pt idx="14">
                        <c:v>112.105075</c:v>
                      </c:pt>
                      <c:pt idx="15">
                        <c:v>112.2481356</c:v>
                      </c:pt>
                      <c:pt idx="16">
                        <c:v>112.3813219</c:v>
                      </c:pt>
                      <c:pt idx="17">
                        <c:v>112.5059093</c:v>
                      </c:pt>
                      <c:pt idx="18">
                        <c:v>112.6229412</c:v>
                      </c:pt>
                      <c:pt idx="19">
                        <c:v>112.7332818</c:v>
                      </c:pt>
                      <c:pt idx="20">
                        <c:v>112.83765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E586-434D-AFF5-E1D6805290A6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K$2</c15:sqref>
                        </c15:formulaRef>
                      </c:ext>
                    </c:extLst>
                    <c:strCache>
                      <c:ptCount val="1"/>
                      <c:pt idx="0">
                        <c:v>X12_inc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K$3:$K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108.24784889999999</c:v>
                      </c:pt>
                      <c:pt idx="4">
                        <c:v>109.3333708</c:v>
                      </c:pt>
                      <c:pt idx="5">
                        <c:v>109.96836039999999</c:v>
                      </c:pt>
                      <c:pt idx="6">
                        <c:v>110.4188927</c:v>
                      </c:pt>
                      <c:pt idx="7">
                        <c:v>110.76835269999999</c:v>
                      </c:pt>
                      <c:pt idx="8">
                        <c:v>111.0538823</c:v>
                      </c:pt>
                      <c:pt idx="9">
                        <c:v>111.29529410000001</c:v>
                      </c:pt>
                      <c:pt idx="10">
                        <c:v>111.5044146</c:v>
                      </c:pt>
                      <c:pt idx="11">
                        <c:v>111.6888719</c:v>
                      </c:pt>
                      <c:pt idx="12">
                        <c:v>111.8538746</c:v>
                      </c:pt>
                      <c:pt idx="13">
                        <c:v>112.0031376</c:v>
                      </c:pt>
                      <c:pt idx="14">
                        <c:v>112.1394042</c:v>
                      </c:pt>
                      <c:pt idx="15">
                        <c:v>112.26475720000001</c:v>
                      </c:pt>
                      <c:pt idx="16">
                        <c:v>112.380816</c:v>
                      </c:pt>
                      <c:pt idx="17">
                        <c:v>112.4888641</c:v>
                      </c:pt>
                      <c:pt idx="18">
                        <c:v>112.5899364</c:v>
                      </c:pt>
                      <c:pt idx="19">
                        <c:v>112.68487930000001</c:v>
                      </c:pt>
                      <c:pt idx="20">
                        <c:v>112.774393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E586-434D-AFF5-E1D6805290A6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L$2</c15:sqref>
                        </c15:formulaRef>
                      </c:ext>
                    </c:extLst>
                    <c:strCache>
                      <c:ptCount val="1"/>
                      <c:pt idx="0">
                        <c:v>Smoothed rates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L$3:$L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109.29342370000001</c:v>
                      </c:pt>
                      <c:pt idx="5">
                        <c:v>110.11844019999999</c:v>
                      </c:pt>
                      <c:pt idx="6">
                        <c:v>110.60104389999999</c:v>
                      </c:pt>
                      <c:pt idx="7">
                        <c:v>110.9434567</c:v>
                      </c:pt>
                      <c:pt idx="8">
                        <c:v>111.2090527</c:v>
                      </c:pt>
                      <c:pt idx="9">
                        <c:v>111.4260604</c:v>
                      </c:pt>
                      <c:pt idx="10">
                        <c:v>111.6095378</c:v>
                      </c:pt>
                      <c:pt idx="11">
                        <c:v>111.7684732</c:v>
                      </c:pt>
                      <c:pt idx="12">
                        <c:v>111.9086641</c:v>
                      </c:pt>
                      <c:pt idx="13">
                        <c:v>112.0340692</c:v>
                      </c:pt>
                      <c:pt idx="14">
                        <c:v>112.1475119</c:v>
                      </c:pt>
                      <c:pt idx="15">
                        <c:v>112.2510769</c:v>
                      </c:pt>
                      <c:pt idx="16">
                        <c:v>112.34634749999999</c:v>
                      </c:pt>
                      <c:pt idx="17">
                        <c:v>112.4345543</c:v>
                      </c:pt>
                      <c:pt idx="18">
                        <c:v>112.5166729</c:v>
                      </c:pt>
                      <c:pt idx="19">
                        <c:v>112.59348970000001</c:v>
                      </c:pt>
                      <c:pt idx="20">
                        <c:v>112.66564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E586-434D-AFF5-E1D6805290A6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M$2</c15:sqref>
                        </c15:formulaRef>
                      </c:ext>
                    </c:extLst>
                    <c:strCache>
                      <c:ptCount val="1"/>
                      <c:pt idx="0">
                        <c:v>no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M$3:$M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7.64958893</c:v>
                      </c:pt>
                      <c:pt idx="1">
                        <c:v>28.42165262</c:v>
                      </c:pt>
                      <c:pt idx="2">
                        <c:v>28.87328093</c:v>
                      </c:pt>
                      <c:pt idx="3">
                        <c:v>29.193716309999999</c:v>
                      </c:pt>
                      <c:pt idx="4">
                        <c:v>29.44226531</c:v>
                      </c:pt>
                      <c:pt idx="5">
                        <c:v>29.645344619999999</c:v>
                      </c:pt>
                      <c:pt idx="6">
                        <c:v>29.81704573</c:v>
                      </c:pt>
                      <c:pt idx="7">
                        <c:v>29.965779999999999</c:v>
                      </c:pt>
                      <c:pt idx="8">
                        <c:v>30.09697293</c:v>
                      </c:pt>
                      <c:pt idx="9">
                        <c:v>30.214328999999999</c:v>
                      </c:pt>
                      <c:pt idx="10">
                        <c:v>30.32049048</c:v>
                      </c:pt>
                      <c:pt idx="11">
                        <c:v>30.417408309999999</c:v>
                      </c:pt>
                      <c:pt idx="12">
                        <c:v>30.50656408</c:v>
                      </c:pt>
                      <c:pt idx="13">
                        <c:v>30.589109430000001</c:v>
                      </c:pt>
                      <c:pt idx="14">
                        <c:v>30.66595731</c:v>
                      </c:pt>
                      <c:pt idx="15">
                        <c:v>30.737843699999999</c:v>
                      </c:pt>
                      <c:pt idx="16">
                        <c:v>30.805370580000002</c:v>
                      </c:pt>
                      <c:pt idx="17">
                        <c:v>30.869036619999999</c:v>
                      </c:pt>
                      <c:pt idx="18">
                        <c:v>30.92925953</c:v>
                      </c:pt>
                      <c:pt idx="19">
                        <c:v>30.986392689999999</c:v>
                      </c:pt>
                      <c:pt idx="20">
                        <c:v>31.040737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E586-434D-AFF5-E1D6805290A6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N$2</c15:sqref>
                        </c15:formulaRef>
                      </c:ext>
                    </c:extLst>
                    <c:strCache>
                      <c:ptCount val="1"/>
                      <c:pt idx="0">
                        <c:v>Smoothed mortality rate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N$3:$N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170022729999999</c:v>
                      </c:pt>
                      <c:pt idx="1">
                        <c:v>28.82104008</c:v>
                      </c:pt>
                      <c:pt idx="2">
                        <c:v>29.201860809999999</c:v>
                      </c:pt>
                      <c:pt idx="3">
                        <c:v>29.472057419999999</c:v>
                      </c:pt>
                      <c:pt idx="4">
                        <c:v>29.681638199999998</c:v>
                      </c:pt>
                      <c:pt idx="5">
                        <c:v>29.852878159999999</c:v>
                      </c:pt>
                      <c:pt idx="6">
                        <c:v>29.997659479999999</c:v>
                      </c:pt>
                      <c:pt idx="7">
                        <c:v>30.123074769999999</c:v>
                      </c:pt>
                      <c:pt idx="8">
                        <c:v>30.233698889999999</c:v>
                      </c:pt>
                      <c:pt idx="9">
                        <c:v>30.332655540000001</c:v>
                      </c:pt>
                      <c:pt idx="10">
                        <c:v>30.422172719999999</c:v>
                      </c:pt>
                      <c:pt idx="11">
                        <c:v>30.503895499999999</c:v>
                      </c:pt>
                      <c:pt idx="12">
                        <c:v>30.579073180000002</c:v>
                      </c:pt>
                      <c:pt idx="13">
                        <c:v>30.648676829999999</c:v>
                      </c:pt>
                      <c:pt idx="14">
                        <c:v>30.713476279999998</c:v>
                      </c:pt>
                      <c:pt idx="15">
                        <c:v>30.774092110000002</c:v>
                      </c:pt>
                      <c:pt idx="16">
                        <c:v>30.831031939999999</c:v>
                      </c:pt>
                      <c:pt idx="17">
                        <c:v>30.884716239999999</c:v>
                      </c:pt>
                      <c:pt idx="18">
                        <c:v>30.935497229999999</c:v>
                      </c:pt>
                      <c:pt idx="19">
                        <c:v>30.983672890000001</c:v>
                      </c:pt>
                      <c:pt idx="20">
                        <c:v>31.02949755999999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E586-434D-AFF5-E1D6805290A6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O$2</c15:sqref>
                        </c15:formulaRef>
                      </c:ext>
                    </c:extLst>
                    <c:strCache>
                      <c:ptCount val="1"/>
                      <c:pt idx="0">
                        <c:v>X12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O$3:$O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53074040000001</c:v>
                      </c:pt>
                      <c:pt idx="1">
                        <c:v>28.880905980000001</c:v>
                      </c:pt>
                      <c:pt idx="2">
                        <c:v>29.248164129999999</c:v>
                      </c:pt>
                      <c:pt idx="3">
                        <c:v>29.508737920000002</c:v>
                      </c:pt>
                      <c:pt idx="4">
                        <c:v>29.710854659999999</c:v>
                      </c:pt>
                      <c:pt idx="5">
                        <c:v>29.875996069999999</c:v>
                      </c:pt>
                      <c:pt idx="6">
                        <c:v>30.01562113</c:v>
                      </c:pt>
                      <c:pt idx="7">
                        <c:v>30.136569860000002</c:v>
                      </c:pt>
                      <c:pt idx="8">
                        <c:v>30.24325421</c:v>
                      </c:pt>
                      <c:pt idx="9">
                        <c:v>30.338686599999999</c:v>
                      </c:pt>
                      <c:pt idx="10">
                        <c:v>30.42501571</c:v>
                      </c:pt>
                      <c:pt idx="11">
                        <c:v>30.503828009999999</c:v>
                      </c:pt>
                      <c:pt idx="12">
                        <c:v>30.576328289999999</c:v>
                      </c:pt>
                      <c:pt idx="13">
                        <c:v>30.64345307</c:v>
                      </c:pt>
                      <c:pt idx="14">
                        <c:v>30.70594475</c:v>
                      </c:pt>
                      <c:pt idx="15">
                        <c:v>30.764401800000002</c:v>
                      </c:pt>
                      <c:pt idx="16">
                        <c:v>30.819313770000001</c:v>
                      </c:pt>
                      <c:pt idx="17">
                        <c:v>30.87108615</c:v>
                      </c:pt>
                      <c:pt idx="18">
                        <c:v>30.920058619999999</c:v>
                      </c:pt>
                      <c:pt idx="19">
                        <c:v>30.966518539999999</c:v>
                      </c:pt>
                      <c:pt idx="20">
                        <c:v>31.0107112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E586-434D-AFF5-E1D6805290A6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P$2</c15:sqref>
                        </c15:formulaRef>
                      </c:ext>
                    </c:extLst>
                    <c:strCache>
                      <c:ptCount val="1"/>
                      <c:pt idx="0">
                        <c:v>X24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P$3:$P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525008969999998</c:v>
                      </c:pt>
                      <c:pt idx="1">
                        <c:v>29.086939090000001</c:v>
                      </c:pt>
                      <c:pt idx="2">
                        <c:v>29.415647150000002</c:v>
                      </c:pt>
                      <c:pt idx="3">
                        <c:v>29.648869220000002</c:v>
                      </c:pt>
                      <c:pt idx="4">
                        <c:v>29.829770310000001</c:v>
                      </c:pt>
                      <c:pt idx="5">
                        <c:v>29.977577270000001</c:v>
                      </c:pt>
                      <c:pt idx="6">
                        <c:v>30.102546270000001</c:v>
                      </c:pt>
                      <c:pt idx="7">
                        <c:v>30.210799349999998</c:v>
                      </c:pt>
                      <c:pt idx="8">
                        <c:v>30.306285320000001</c:v>
                      </c:pt>
                      <c:pt idx="9">
                        <c:v>30.391700440000001</c:v>
                      </c:pt>
                      <c:pt idx="10">
                        <c:v>30.468967809999999</c:v>
                      </c:pt>
                      <c:pt idx="11">
                        <c:v>30.539507400000002</c:v>
                      </c:pt>
                      <c:pt idx="12">
                        <c:v>30.604397519999999</c:v>
                      </c:pt>
                      <c:pt idx="13">
                        <c:v>30.664476400000002</c:v>
                      </c:pt>
                      <c:pt idx="14">
                        <c:v>30.720408490000001</c:v>
                      </c:pt>
                      <c:pt idx="15">
                        <c:v>30.772729470000002</c:v>
                      </c:pt>
                      <c:pt idx="16">
                        <c:v>30.821877480000001</c:v>
                      </c:pt>
                      <c:pt idx="17">
                        <c:v>30.868215450000001</c:v>
                      </c:pt>
                      <c:pt idx="18">
                        <c:v>30.91204741</c:v>
                      </c:pt>
                      <c:pt idx="19">
                        <c:v>30.953630570000001</c:v>
                      </c:pt>
                      <c:pt idx="20">
                        <c:v>30.99318445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E586-434D-AFF5-E1D6805290A6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Q$2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Q$3:$Q$23</c15:sqref>
                        </c15:formulaRef>
                      </c:ext>
                    </c:extLst>
                    <c:numCache>
                      <c:formatCode>General</c:formatCode>
                      <c:ptCount val="21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E586-434D-AFF5-E1D6805290A6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R$2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\UserData\057809\PR_Projects\US_Covid\R\[Smoothed_rates.xlsx]Input_data_smoothen2'!$R$3:$R$23</c15:sqref>
                        </c15:formulaRef>
                      </c:ext>
                    </c:extLst>
                    <c:numCache>
                      <c:formatCode>General</c:formatCode>
                      <c:ptCount val="21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E586-434D-AFF5-E1D6805290A6}"/>
                  </c:ext>
                </c:extLst>
              </c15:ser>
            </c15:filteredLineSeries>
          </c:ext>
        </c:extLst>
      </c:lineChart>
      <c:catAx>
        <c:axId val="73123644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low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3488"/>
        <c:crosses val="autoZero"/>
        <c:auto val="1"/>
        <c:lblAlgn val="ctr"/>
        <c:lblOffset val="100"/>
        <c:tickLblSkip val="5"/>
        <c:noMultiLvlLbl val="0"/>
      </c:catAx>
      <c:valAx>
        <c:axId val="731233488"/>
        <c:scaling>
          <c:orientation val="minMax"/>
          <c:min val="26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numFmt formatCode="#,##0.00" sourceLinked="1"/>
        <c:majorTickMark val="out"/>
        <c:minorTickMark val="none"/>
        <c:tickLblPos val="none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644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/>
              <a:t>A                    6-month</a:t>
            </a:r>
            <a:r>
              <a:rPr lang="en-US" sz="900" b="1" baseline="0"/>
              <a:t> recovery</a:t>
            </a:r>
            <a:endParaRPr lang="en-US" sz="900" b="1"/>
          </a:p>
        </c:rich>
      </c:tx>
      <c:layout>
        <c:manualLayout>
          <c:xMode val="edge"/>
          <c:yMode val="edge"/>
          <c:x val="0.15933388963250994"/>
          <c:y val="1.619340730116587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985020557395685"/>
          <c:y val="0.12585264870060256"/>
          <c:w val="0.74270482733964138"/>
          <c:h val="0.74691101992532627"/>
        </c:manualLayout>
      </c:layout>
      <c:lineChart>
        <c:grouping val="standard"/>
        <c:varyColors val="0"/>
        <c:ser>
          <c:idx val="5"/>
          <c:order val="5"/>
          <c:tx>
            <c:strRef>
              <c:f>'Suppl Figure 3'!$G$2</c:f>
              <c:strCache>
                <c:ptCount val="1"/>
                <c:pt idx="0">
                  <c:v>Simulated incidence rate</c:v>
                </c:pt>
              </c:strCache>
            </c:strRef>
          </c:tx>
          <c:spPr>
            <a:ln w="19050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1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</c:numCache>
            </c:numRef>
          </c:cat>
          <c:val>
            <c:numRef>
              <c:f>'Suppl Figure 3'!$G$3:$G$23</c:f>
              <c:numCache>
                <c:formatCode>#,##0.00</c:formatCode>
                <c:ptCount val="19"/>
                <c:pt idx="0">
                  <c:v>107.490757980274</c:v>
                </c:pt>
                <c:pt idx="1">
                  <c:v>108.237356628017</c:v>
                </c:pt>
                <c:pt idx="2">
                  <c:v>109.939327151803</c:v>
                </c:pt>
                <c:pt idx="3">
                  <c:v>105.40606152113099</c:v>
                </c:pt>
                <c:pt idx="4">
                  <c:v>111.852984133452</c:v>
                </c:pt>
                <c:pt idx="5">
                  <c:v>111.167944406426</c:v>
                </c:pt>
                <c:pt idx="6">
                  <c:v>111.136252450577</c:v>
                </c:pt>
                <c:pt idx="7">
                  <c:v>113.429899055318</c:v>
                </c:pt>
                <c:pt idx="8">
                  <c:v>109.107438746635</c:v>
                </c:pt>
                <c:pt idx="9">
                  <c:v>113.03408358994901</c:v>
                </c:pt>
                <c:pt idx="10">
                  <c:v>112.56482119947199</c:v>
                </c:pt>
                <c:pt idx="11">
                  <c:v>112.616157359374</c:v>
                </c:pt>
                <c:pt idx="12">
                  <c:v>113.53894512579301</c:v>
                </c:pt>
                <c:pt idx="13">
                  <c:v>110.03829535348299</c:v>
                </c:pt>
                <c:pt idx="14">
                  <c:v>112.63359204981499</c:v>
                </c:pt>
                <c:pt idx="15">
                  <c:v>112.721102482042</c:v>
                </c:pt>
                <c:pt idx="16">
                  <c:v>112.73484857230901</c:v>
                </c:pt>
                <c:pt idx="17">
                  <c:v>113.81774321266499</c:v>
                </c:pt>
                <c:pt idx="18">
                  <c:v>110.0762901807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7BA-4779-9B54-38B07A7EE598}"/>
            </c:ext>
          </c:extLst>
        </c:ser>
        <c:ser>
          <c:idx val="8"/>
          <c:order val="8"/>
          <c:tx>
            <c:strRef>
              <c:f>'Suppl Figure 3'!$J$2</c:f>
              <c:strCache>
                <c:ptCount val="1"/>
                <c:pt idx="0">
                  <c:v>Smoothed incidence rate</c:v>
                </c:pt>
              </c:strCache>
            </c:strRef>
          </c:tx>
          <c:spPr>
            <a:ln w="12700" cap="rnd">
              <a:solidFill>
                <a:schemeClr val="tx1">
                  <a:lumMod val="65000"/>
                  <a:lumOff val="35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1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</c:numCache>
            </c:numRef>
          </c:cat>
          <c:val>
            <c:numRef>
              <c:f>'Suppl Figure 3'!$J$3:$J$23</c:f>
              <c:numCache>
                <c:formatCode>0.00</c:formatCode>
                <c:ptCount val="19"/>
                <c:pt idx="0">
                  <c:v>108.9218</c:v>
                </c:pt>
                <c:pt idx="1">
                  <c:v>109.1683</c:v>
                </c:pt>
                <c:pt idx="2">
                  <c:v>109.41459999999999</c:v>
                </c:pt>
                <c:pt idx="3">
                  <c:v>109.6609</c:v>
                </c:pt>
                <c:pt idx="4">
                  <c:v>109.907</c:v>
                </c:pt>
                <c:pt idx="5">
                  <c:v>110.15300000000001</c:v>
                </c:pt>
                <c:pt idx="6">
                  <c:v>110.39879999999999</c:v>
                </c:pt>
                <c:pt idx="7">
                  <c:v>110.6446</c:v>
                </c:pt>
                <c:pt idx="8">
                  <c:v>110.89019999999999</c:v>
                </c:pt>
                <c:pt idx="9">
                  <c:v>111.1357</c:v>
                </c:pt>
                <c:pt idx="10">
                  <c:v>111.3811</c:v>
                </c:pt>
                <c:pt idx="11">
                  <c:v>111.6264</c:v>
                </c:pt>
                <c:pt idx="12">
                  <c:v>111.8715</c:v>
                </c:pt>
                <c:pt idx="13">
                  <c:v>112.1165</c:v>
                </c:pt>
                <c:pt idx="14">
                  <c:v>112.3614</c:v>
                </c:pt>
                <c:pt idx="15">
                  <c:v>112.6062</c:v>
                </c:pt>
                <c:pt idx="16">
                  <c:v>112.8509</c:v>
                </c:pt>
                <c:pt idx="17">
                  <c:v>113.0954</c:v>
                </c:pt>
                <c:pt idx="18">
                  <c:v>113.33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7BA-4779-9B54-38B07A7EE59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731236440"/>
        <c:axId val="73123348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UserData\057809\PR_Projects\US_Covid\R\[Smoothed_rates.xlsx]Input_data_smoothen2'!$B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Input_data_smoothen2!$B$3:$B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2-47BA-4779-9B54-38B07A7EE598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C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C$3:$C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47BA-4779-9B54-38B07A7EE598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D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D$3:$D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47BA-4779-9B54-38B07A7EE598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E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E$3:$E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47BA-4779-9B54-38B07A7EE598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F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F$3:$F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47BA-4779-9B54-38B07A7EE598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H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H$3:$H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47BA-4779-9B54-38B07A7EE598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I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I$3:$I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47BA-4779-9B54-38B07A7EE598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K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K$3:$K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47BA-4779-9B54-38B07A7EE598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L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L$3:$L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47BA-4779-9B54-38B07A7EE598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M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M$3:$M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47BA-4779-9B54-38B07A7EE598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N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N$3:$N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47BA-4779-9B54-38B07A7EE598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O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O$3:$O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47BA-4779-9B54-38B07A7EE598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P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P$3:$P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47BA-4779-9B54-38B07A7EE598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Q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Q$3:$Q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47BA-4779-9B54-38B07A7EE598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R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R$3:$R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47BA-4779-9B54-38B07A7EE598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S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S$3:$S$23</c15:sqref>
                        </c15:formulaRef>
                      </c:ext>
                    </c:extLst>
                    <c:numCache>
                      <c:formatCode>General</c:formatCode>
                      <c:ptCount val="19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  <c:pt idx="18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47BA-4779-9B54-38B07A7EE598}"/>
                  </c:ext>
                </c:extLst>
              </c15:ser>
            </c15:filteredLineSeries>
          </c:ext>
        </c:extLst>
      </c:lineChart>
      <c:catAx>
        <c:axId val="73123644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low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3488"/>
        <c:crosses val="autoZero"/>
        <c:auto val="1"/>
        <c:lblAlgn val="ctr"/>
        <c:lblOffset val="100"/>
        <c:tickLblSkip val="3"/>
        <c:noMultiLvlLbl val="0"/>
      </c:catAx>
      <c:valAx>
        <c:axId val="731233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CRC incidenc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" sourceLinked="0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64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layout>
        <c:manualLayout>
          <c:xMode val="edge"/>
          <c:yMode val="edge"/>
          <c:x val="0.29761076053840424"/>
          <c:y val="0.65670254060017408"/>
          <c:w val="0.62851165379137308"/>
          <c:h val="0.19067792873284115"/>
        </c:manualLayout>
      </c:layout>
      <c:overlay val="0"/>
      <c:spPr>
        <a:solidFill>
          <a:schemeClr val="bg1"/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/>
              <a:t>D</a:t>
            </a:r>
          </a:p>
        </c:rich>
      </c:tx>
      <c:layout>
        <c:manualLayout>
          <c:xMode val="edge"/>
          <c:yMode val="edge"/>
          <c:x val="0.15050048448287456"/>
          <c:y val="1.111355161982202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20303349590618278"/>
          <c:y val="0.12585264870060256"/>
          <c:w val="0.73817338717302705"/>
          <c:h val="0.74691101992532627"/>
        </c:manualLayout>
      </c:layout>
      <c:lineChart>
        <c:grouping val="standard"/>
        <c:varyColors val="0"/>
        <c:ser>
          <c:idx val="1"/>
          <c:order val="1"/>
          <c:tx>
            <c:strRef>
              <c:f>'Suppl Figure 3'!$C$2</c:f>
              <c:strCache>
                <c:ptCount val="1"/>
                <c:pt idx="0">
                  <c:v>Simulated mortality rate</c:v>
                </c:pt>
              </c:strCache>
            </c:strRef>
          </c:tx>
          <c:spPr>
            <a:ln w="19050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2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  <c:pt idx="11">
                  <c:v>2031</c:v>
                </c:pt>
                <c:pt idx="12">
                  <c:v>2032</c:v>
                </c:pt>
                <c:pt idx="13">
                  <c:v>2033</c:v>
                </c:pt>
                <c:pt idx="14">
                  <c:v>2034</c:v>
                </c:pt>
                <c:pt idx="15">
                  <c:v>2035</c:v>
                </c:pt>
                <c:pt idx="16">
                  <c:v>2036</c:v>
                </c:pt>
                <c:pt idx="17">
                  <c:v>2037</c:v>
                </c:pt>
                <c:pt idx="18">
                  <c:v>2038</c:v>
                </c:pt>
                <c:pt idx="19">
                  <c:v>2039</c:v>
                </c:pt>
                <c:pt idx="20">
                  <c:v>2040</c:v>
                </c:pt>
              </c:numCache>
            </c:numRef>
          </c:cat>
          <c:val>
            <c:numRef>
              <c:f>'Suppl Figure 3'!$C$3:$C$23</c:f>
              <c:numCache>
                <c:formatCode>#,##0.00</c:formatCode>
                <c:ptCount val="21"/>
                <c:pt idx="0">
                  <c:v>28.366616751703202</c:v>
                </c:pt>
                <c:pt idx="1">
                  <c:v>29.009576760432701</c:v>
                </c:pt>
                <c:pt idx="2">
                  <c:v>29.240115202678201</c:v>
                </c:pt>
                <c:pt idx="3">
                  <c:v>29.011141049149199</c:v>
                </c:pt>
                <c:pt idx="4">
                  <c:v>29.325896380983899</c:v>
                </c:pt>
                <c:pt idx="5">
                  <c:v>29.588240286856198</c:v>
                </c:pt>
                <c:pt idx="6">
                  <c:v>29.805275234537401</c:v>
                </c:pt>
                <c:pt idx="7">
                  <c:v>30.049069840608698</c:v>
                </c:pt>
                <c:pt idx="8">
                  <c:v>30.087111754488099</c:v>
                </c:pt>
                <c:pt idx="9">
                  <c:v>30.546459337886599</c:v>
                </c:pt>
                <c:pt idx="10">
                  <c:v>30.678025631987101</c:v>
                </c:pt>
                <c:pt idx="11">
                  <c:v>30.816805810029301</c:v>
                </c:pt>
                <c:pt idx="12">
                  <c:v>30.665060440765899</c:v>
                </c:pt>
                <c:pt idx="13">
                  <c:v>30.547494472485599</c:v>
                </c:pt>
                <c:pt idx="14">
                  <c:v>30.870709630773</c:v>
                </c:pt>
                <c:pt idx="15">
                  <c:v>31.041653780217999</c:v>
                </c:pt>
                <c:pt idx="16">
                  <c:v>30.917682085344499</c:v>
                </c:pt>
                <c:pt idx="17">
                  <c:v>30.908461035428498</c:v>
                </c:pt>
                <c:pt idx="18">
                  <c:v>30.7400988505937</c:v>
                </c:pt>
                <c:pt idx="19">
                  <c:v>30.931634383455702</c:v>
                </c:pt>
                <c:pt idx="20">
                  <c:v>30.9162688890945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0-C68A-4271-9416-9D96ECB0A1CF}"/>
            </c:ext>
          </c:extLst>
        </c:ser>
        <c:ser>
          <c:idx val="15"/>
          <c:order val="15"/>
          <c:tx>
            <c:strRef>
              <c:f>'Suppl Figure 3'!$N$2</c:f>
              <c:strCache>
                <c:ptCount val="1"/>
                <c:pt idx="0">
                  <c:v>Smoothed mortality rate</c:v>
                </c:pt>
              </c:strCache>
            </c:strRef>
          </c:tx>
          <c:spPr>
            <a:ln w="12700" cap="rnd">
              <a:solidFill>
                <a:schemeClr val="tx1">
                  <a:lumMod val="65000"/>
                  <a:lumOff val="35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2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  <c:pt idx="11">
                  <c:v>2031</c:v>
                </c:pt>
                <c:pt idx="12">
                  <c:v>2032</c:v>
                </c:pt>
                <c:pt idx="13">
                  <c:v>2033</c:v>
                </c:pt>
                <c:pt idx="14">
                  <c:v>2034</c:v>
                </c:pt>
                <c:pt idx="15">
                  <c:v>2035</c:v>
                </c:pt>
                <c:pt idx="16">
                  <c:v>2036</c:v>
                </c:pt>
                <c:pt idx="17">
                  <c:v>2037</c:v>
                </c:pt>
                <c:pt idx="18">
                  <c:v>2038</c:v>
                </c:pt>
                <c:pt idx="19">
                  <c:v>2039</c:v>
                </c:pt>
                <c:pt idx="20">
                  <c:v>2040</c:v>
                </c:pt>
              </c:numCache>
            </c:numRef>
          </c:cat>
          <c:val>
            <c:numRef>
              <c:f>'Suppl Figure 3'!$N$3:$N$23</c:f>
              <c:numCache>
                <c:formatCode>0.00</c:formatCode>
                <c:ptCount val="21"/>
                <c:pt idx="0">
                  <c:v>28.138319896436901</c:v>
                </c:pt>
                <c:pt idx="1">
                  <c:v>28.797535974997601</c:v>
                </c:pt>
                <c:pt idx="2">
                  <c:v>29.1831526608281</c:v>
                </c:pt>
                <c:pt idx="3">
                  <c:v>29.456752053558301</c:v>
                </c:pt>
                <c:pt idx="4">
                  <c:v>29.668972229848499</c:v>
                </c:pt>
                <c:pt idx="5">
                  <c:v>29.8423687393888</c:v>
                </c:pt>
                <c:pt idx="6">
                  <c:v>29.9889733992838</c:v>
                </c:pt>
                <c:pt idx="7">
                  <c:v>30.115968132119001</c:v>
                </c:pt>
                <c:pt idx="8">
                  <c:v>30.227985425219298</c:v>
                </c:pt>
                <c:pt idx="9">
                  <c:v>30.328188308409199</c:v>
                </c:pt>
                <c:pt idx="10">
                  <c:v>30.418832842123901</c:v>
                </c:pt>
                <c:pt idx="11">
                  <c:v>30.501584817949499</c:v>
                </c:pt>
                <c:pt idx="12">
                  <c:v>30.577709256380199</c:v>
                </c:pt>
                <c:pt idx="13">
                  <c:v>30.6481894778446</c:v>
                </c:pt>
                <c:pt idx="14">
                  <c:v>30.713804994239698</c:v>
                </c:pt>
                <c:pt idx="15">
                  <c:v>30.7751842106798</c:v>
                </c:pt>
                <c:pt idx="16">
                  <c:v>30.832841121908601</c:v>
                </c:pt>
                <c:pt idx="17">
                  <c:v>30.887201503779998</c:v>
                </c:pt>
                <c:pt idx="18">
                  <c:v>30.938622013859401</c:v>
                </c:pt>
                <c:pt idx="19">
                  <c:v>30.987404386969899</c:v>
                </c:pt>
                <c:pt idx="20">
                  <c:v>31.033806163674999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C68A-4271-9416-9D96ECB0A1C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731236440"/>
        <c:axId val="73123348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UserData\057809\PR_Projects\US_Covid\R\[Smoothed_rates.xlsx]Input_data_smoothen2'!$B$2</c15:sqref>
                        </c15:formulaRef>
                      </c:ext>
                    </c:extLst>
                    <c:strCache>
                      <c:ptCount val="1"/>
                      <c:pt idx="0">
                        <c:v>no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Input_data_smoothen2!$B$3:$B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109786284906427</c:v>
                      </c:pt>
                      <c:pt idx="1">
                        <c:v>28.129479697960925</c:v>
                      </c:pt>
                      <c:pt idx="2">
                        <c:v>28.652279582604741</c:v>
                      </c:pt>
                      <c:pt idx="3">
                        <c:v>29.037040881446604</c:v>
                      </c:pt>
                      <c:pt idx="4">
                        <c:v>29.235709388704809</c:v>
                      </c:pt>
                      <c:pt idx="5">
                        <c:v>29.170338609961316</c:v>
                      </c:pt>
                      <c:pt idx="6">
                        <c:v>29.856659880785575</c:v>
                      </c:pt>
                      <c:pt idx="7">
                        <c:v>30.267524896033763</c:v>
                      </c:pt>
                      <c:pt idx="8">
                        <c:v>30.080830588782799</c:v>
                      </c:pt>
                      <c:pt idx="9">
                        <c:v>30.375908824249347</c:v>
                      </c:pt>
                      <c:pt idx="10">
                        <c:v>30.432830766399597</c:v>
                      </c:pt>
                      <c:pt idx="11">
                        <c:v>30.749046785077638</c:v>
                      </c:pt>
                      <c:pt idx="12">
                        <c:v>30.692591857213657</c:v>
                      </c:pt>
                      <c:pt idx="13">
                        <c:v>30.653956840023866</c:v>
                      </c:pt>
                      <c:pt idx="14">
                        <c:v>30.793344802644185</c:v>
                      </c:pt>
                      <c:pt idx="15">
                        <c:v>30.801701914348389</c:v>
                      </c:pt>
                      <c:pt idx="16">
                        <c:v>30.801395806241562</c:v>
                      </c:pt>
                      <c:pt idx="17">
                        <c:v>30.879415480836457</c:v>
                      </c:pt>
                      <c:pt idx="18">
                        <c:v>30.935789699221854</c:v>
                      </c:pt>
                      <c:pt idx="19">
                        <c:v>30.801112380534629</c:v>
                      </c:pt>
                      <c:pt idx="20">
                        <c:v>30.731401846652659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2-C68A-4271-9416-9D96ECB0A1CF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D$2</c15:sqref>
                        </c15:formulaRef>
                      </c:ext>
                    </c:extLst>
                    <c:strCache>
                      <c:ptCount val="1"/>
                      <c:pt idx="0">
                        <c:v>12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D$3:$D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44506163923759</c:v>
                      </c:pt>
                      <c:pt idx="1">
                        <c:v>29.217807068282795</c:v>
                      </c:pt>
                      <c:pt idx="2">
                        <c:v>29.307406552362771</c:v>
                      </c:pt>
                      <c:pt idx="3">
                        <c:v>29.26763931101366</c:v>
                      </c:pt>
                      <c:pt idx="4">
                        <c:v>29.416039790044231</c:v>
                      </c:pt>
                      <c:pt idx="5">
                        <c:v>29.630212414681637</c:v>
                      </c:pt>
                      <c:pt idx="6">
                        <c:v>29.804701081057985</c:v>
                      </c:pt>
                      <c:pt idx="7">
                        <c:v>30.162017524015226</c:v>
                      </c:pt>
                      <c:pt idx="8">
                        <c:v>30.228658317092695</c:v>
                      </c:pt>
                      <c:pt idx="9">
                        <c:v>30.420922820255047</c:v>
                      </c:pt>
                      <c:pt idx="10">
                        <c:v>30.556197376558792</c:v>
                      </c:pt>
                      <c:pt idx="11">
                        <c:v>30.760212057076146</c:v>
                      </c:pt>
                      <c:pt idx="12">
                        <c:v>30.638381919726285</c:v>
                      </c:pt>
                      <c:pt idx="13">
                        <c:v>30.906558911058877</c:v>
                      </c:pt>
                      <c:pt idx="14">
                        <c:v>30.834822173764103</c:v>
                      </c:pt>
                      <c:pt idx="15">
                        <c:v>30.726089634489284</c:v>
                      </c:pt>
                      <c:pt idx="16">
                        <c:v>30.841741098895419</c:v>
                      </c:pt>
                      <c:pt idx="17">
                        <c:v>30.906129175564828</c:v>
                      </c:pt>
                      <c:pt idx="18">
                        <c:v>30.953867538979342</c:v>
                      </c:pt>
                      <c:pt idx="19">
                        <c:v>30.89918463729515</c:v>
                      </c:pt>
                      <c:pt idx="20">
                        <c:v>30.69542896875765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C68A-4271-9416-9D96ECB0A1CF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E$2</c15:sqref>
                        </c15:formulaRef>
                      </c:ext>
                    </c:extLst>
                    <c:strCache>
                      <c:ptCount val="1"/>
                      <c:pt idx="0">
                        <c:v>24_mort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E$3:$E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7183525478684</c:v>
                      </c:pt>
                      <c:pt idx="1">
                        <c:v>29.513932065031526</c:v>
                      </c:pt>
                      <c:pt idx="2">
                        <c:v>29.771899103669046</c:v>
                      </c:pt>
                      <c:pt idx="3">
                        <c:v>29.685892682784779</c:v>
                      </c:pt>
                      <c:pt idx="4">
                        <c:v>29.548922847950202</c:v>
                      </c:pt>
                      <c:pt idx="5">
                        <c:v>29.653774976096006</c:v>
                      </c:pt>
                      <c:pt idx="6">
                        <c:v>29.740249370899058</c:v>
                      </c:pt>
                      <c:pt idx="7">
                        <c:v>29.985385261417193</c:v>
                      </c:pt>
                      <c:pt idx="8">
                        <c:v>30.272730196510501</c:v>
                      </c:pt>
                      <c:pt idx="9">
                        <c:v>30.452459750661887</c:v>
                      </c:pt>
                      <c:pt idx="10">
                        <c:v>30.506253858610556</c:v>
                      </c:pt>
                      <c:pt idx="11">
                        <c:v>30.801166017686697</c:v>
                      </c:pt>
                      <c:pt idx="12">
                        <c:v>30.900384238962239</c:v>
                      </c:pt>
                      <c:pt idx="13">
                        <c:v>30.943323235704778</c:v>
                      </c:pt>
                      <c:pt idx="14">
                        <c:v>30.742716931835226</c:v>
                      </c:pt>
                      <c:pt idx="15">
                        <c:v>30.785194518711414</c:v>
                      </c:pt>
                      <c:pt idx="16">
                        <c:v>30.816060881583645</c:v>
                      </c:pt>
                      <c:pt idx="17">
                        <c:v>30.759938246102717</c:v>
                      </c:pt>
                      <c:pt idx="18">
                        <c:v>30.94760270187523</c:v>
                      </c:pt>
                      <c:pt idx="19">
                        <c:v>30.905828032491751</c:v>
                      </c:pt>
                      <c:pt idx="20">
                        <c:v>30.8090356671197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C68A-4271-9416-9D96ECB0A1CF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F$2</c15:sqref>
                        </c15:formulaRef>
                      </c:ext>
                    </c:extLst>
                    <c:strCache>
                      <c:ptCount val="1"/>
                      <c:pt idx="0">
                        <c:v>no_inc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F$3:$F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102.87135862861466</c:v>
                      </c:pt>
                      <c:pt idx="1">
                        <c:v>104.69095471085765</c:v>
                      </c:pt>
                      <c:pt idx="2">
                        <c:v>107.13496532175422</c:v>
                      </c:pt>
                      <c:pt idx="3">
                        <c:v>108.16070757781691</c:v>
                      </c:pt>
                      <c:pt idx="4">
                        <c:v>110.13568605125654</c:v>
                      </c:pt>
                      <c:pt idx="5">
                        <c:v>107.94484293641575</c:v>
                      </c:pt>
                      <c:pt idx="6">
                        <c:v>109.31770337155461</c:v>
                      </c:pt>
                      <c:pt idx="7">
                        <c:v>111.07784036936881</c:v>
                      </c:pt>
                      <c:pt idx="8">
                        <c:v>111.38100466969712</c:v>
                      </c:pt>
                      <c:pt idx="9">
                        <c:v>112.71176895809147</c:v>
                      </c:pt>
                      <c:pt idx="10">
                        <c:v>110.87801469017718</c:v>
                      </c:pt>
                      <c:pt idx="11">
                        <c:v>111.58470758686757</c:v>
                      </c:pt>
                      <c:pt idx="12">
                        <c:v>112.07909348798661</c:v>
                      </c:pt>
                      <c:pt idx="13">
                        <c:v>113.0679413704769</c:v>
                      </c:pt>
                      <c:pt idx="14">
                        <c:v>113.1726306520958</c:v>
                      </c:pt>
                      <c:pt idx="15">
                        <c:v>110.7097072168124</c:v>
                      </c:pt>
                      <c:pt idx="16">
                        <c:v>111.92776346147718</c:v>
                      </c:pt>
                      <c:pt idx="17">
                        <c:v>112.62982978023732</c:v>
                      </c:pt>
                      <c:pt idx="18">
                        <c:v>113.21207987565101</c:v>
                      </c:pt>
                      <c:pt idx="19">
                        <c:v>113.28828834140033</c:v>
                      </c:pt>
                      <c:pt idx="20">
                        <c:v>110.6038248077277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C68A-4271-9416-9D96ECB0A1CF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G$2</c15:sqref>
                        </c15:formulaRef>
                      </c:ext>
                    </c:extLst>
                    <c:strCache>
                      <c:ptCount val="1"/>
                      <c:pt idx="0">
                        <c:v>Simulated incidence rate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G$3:$G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36491656897127</c:v>
                      </c:pt>
                      <c:pt idx="1">
                        <c:v>127.14482958028705</c:v>
                      </c:pt>
                      <c:pt idx="2">
                        <c:v>107.51267850328065</c:v>
                      </c:pt>
                      <c:pt idx="3">
                        <c:v>108.28750540735109</c:v>
                      </c:pt>
                      <c:pt idx="4">
                        <c:v>110.06577461774613</c:v>
                      </c:pt>
                      <c:pt idx="5">
                        <c:v>105.37525563955495</c:v>
                      </c:pt>
                      <c:pt idx="6">
                        <c:v>111.68691151286666</c:v>
                      </c:pt>
                      <c:pt idx="7">
                        <c:v>111.01908381573107</c:v>
                      </c:pt>
                      <c:pt idx="8">
                        <c:v>111.18401104121297</c:v>
                      </c:pt>
                      <c:pt idx="9">
                        <c:v>113.60329018642815</c:v>
                      </c:pt>
                      <c:pt idx="10">
                        <c:v>109.16661845971237</c:v>
                      </c:pt>
                      <c:pt idx="11">
                        <c:v>113.1637498836851</c:v>
                      </c:pt>
                      <c:pt idx="12">
                        <c:v>112.61639242698412</c:v>
                      </c:pt>
                      <c:pt idx="13">
                        <c:v>112.55503471770312</c:v>
                      </c:pt>
                      <c:pt idx="14">
                        <c:v>113.48909163557661</c:v>
                      </c:pt>
                      <c:pt idx="15">
                        <c:v>110.08420560739935</c:v>
                      </c:pt>
                      <c:pt idx="16">
                        <c:v>112.58226769471861</c:v>
                      </c:pt>
                      <c:pt idx="17">
                        <c:v>112.84547750799406</c:v>
                      </c:pt>
                      <c:pt idx="18">
                        <c:v>112.92371240386595</c:v>
                      </c:pt>
                      <c:pt idx="19">
                        <c:v>113.7089126218541</c:v>
                      </c:pt>
                      <c:pt idx="20">
                        <c:v>109.99165018043126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C68A-4271-9416-9D96ECB0A1CF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H$2</c15:sqref>
                        </c15:formulaRef>
                      </c:ext>
                    </c:extLst>
                    <c:strCache>
                      <c:ptCount val="1"/>
                      <c:pt idx="0">
                        <c:v>12_inc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H$3:$H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50469178794003</c:v>
                      </c:pt>
                      <c:pt idx="1">
                        <c:v>123.99191731744554</c:v>
                      </c:pt>
                      <c:pt idx="2">
                        <c:v>111.23580867404965</c:v>
                      </c:pt>
                      <c:pt idx="3">
                        <c:v>108.25330281411854</c:v>
                      </c:pt>
                      <c:pt idx="4">
                        <c:v>110.821362957373</c:v>
                      </c:pt>
                      <c:pt idx="5">
                        <c:v>105.27403364136697</c:v>
                      </c:pt>
                      <c:pt idx="6">
                        <c:v>111.55045711928085</c:v>
                      </c:pt>
                      <c:pt idx="7">
                        <c:v>110.98767581069669</c:v>
                      </c:pt>
                      <c:pt idx="8">
                        <c:v>111.54245238609677</c:v>
                      </c:pt>
                      <c:pt idx="9">
                        <c:v>113.44555811041792</c:v>
                      </c:pt>
                      <c:pt idx="10">
                        <c:v>109.49623318925893</c:v>
                      </c:pt>
                      <c:pt idx="11">
                        <c:v>113.4056386692197</c:v>
                      </c:pt>
                      <c:pt idx="12">
                        <c:v>113.02982740248379</c:v>
                      </c:pt>
                      <c:pt idx="13">
                        <c:v>112.25566117226359</c:v>
                      </c:pt>
                      <c:pt idx="14">
                        <c:v>114.00843813449708</c:v>
                      </c:pt>
                      <c:pt idx="15">
                        <c:v>110.2176755986353</c:v>
                      </c:pt>
                      <c:pt idx="16">
                        <c:v>112.51077048192731</c:v>
                      </c:pt>
                      <c:pt idx="17">
                        <c:v>112.64783228880003</c:v>
                      </c:pt>
                      <c:pt idx="18">
                        <c:v>112.69995412621299</c:v>
                      </c:pt>
                      <c:pt idx="19">
                        <c:v>113.2462464087309</c:v>
                      </c:pt>
                      <c:pt idx="20">
                        <c:v>110.06623131826564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C68A-4271-9416-9D96ECB0A1CF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I$2</c15:sqref>
                        </c15:formulaRef>
                      </c:ext>
                    </c:extLst>
                    <c:strCache>
                      <c:ptCount val="1"/>
                      <c:pt idx="0">
                        <c:v>Output rates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I$3:$I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81.003327061575234</c:v>
                      </c:pt>
                      <c:pt idx="1">
                        <c:v>113.45669772467629</c:v>
                      </c:pt>
                      <c:pt idx="2">
                        <c:v>120.15146583379466</c:v>
                      </c:pt>
                      <c:pt idx="3">
                        <c:v>110.67230147209035</c:v>
                      </c:pt>
                      <c:pt idx="4">
                        <c:v>110.78876255308487</c:v>
                      </c:pt>
                      <c:pt idx="5">
                        <c:v>105.99211854045423</c:v>
                      </c:pt>
                      <c:pt idx="6">
                        <c:v>110.28902751150387</c:v>
                      </c:pt>
                      <c:pt idx="7">
                        <c:v>112.59666750255225</c:v>
                      </c:pt>
                      <c:pt idx="8">
                        <c:v>112.16495096051904</c:v>
                      </c:pt>
                      <c:pt idx="9">
                        <c:v>113.13230228735203</c:v>
                      </c:pt>
                      <c:pt idx="10">
                        <c:v>109.39445859109537</c:v>
                      </c:pt>
                      <c:pt idx="11">
                        <c:v>112.50922181346263</c:v>
                      </c:pt>
                      <c:pt idx="12">
                        <c:v>113.65341006349946</c:v>
                      </c:pt>
                      <c:pt idx="13">
                        <c:v>112.55071592312719</c:v>
                      </c:pt>
                      <c:pt idx="14">
                        <c:v>113.2513990932093</c:v>
                      </c:pt>
                      <c:pt idx="15">
                        <c:v>109.88990036307482</c:v>
                      </c:pt>
                      <c:pt idx="16">
                        <c:v>112.03353108894404</c:v>
                      </c:pt>
                      <c:pt idx="17">
                        <c:v>113.31019302221792</c:v>
                      </c:pt>
                      <c:pt idx="18">
                        <c:v>112.67077850024236</c:v>
                      </c:pt>
                      <c:pt idx="19">
                        <c:v>113.51997238182403</c:v>
                      </c:pt>
                      <c:pt idx="20">
                        <c:v>110.120113136335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C68A-4271-9416-9D96ECB0A1CF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J$2</c15:sqref>
                        </c15:formulaRef>
                      </c:ext>
                    </c:extLst>
                    <c:strCache>
                      <c:ptCount val="1"/>
                      <c:pt idx="0">
                        <c:v>Smoothed incidence rate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J$3:$J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107.1536073</c:v>
                      </c:pt>
                      <c:pt idx="3">
                        <c:v>108.49168280000001</c:v>
                      </c:pt>
                      <c:pt idx="4">
                        <c:v>109.27440679999999</c:v>
                      </c:pt>
                      <c:pt idx="5">
                        <c:v>109.82975829999999</c:v>
                      </c:pt>
                      <c:pt idx="6">
                        <c:v>110.2605224</c:v>
                      </c:pt>
                      <c:pt idx="7">
                        <c:v>110.6124823</c:v>
                      </c:pt>
                      <c:pt idx="8">
                        <c:v>110.9100601</c:v>
                      </c:pt>
                      <c:pt idx="9">
                        <c:v>111.1678338</c:v>
                      </c:pt>
                      <c:pt idx="10">
                        <c:v>111.3952063</c:v>
                      </c:pt>
                      <c:pt idx="11">
                        <c:v>111.5985979</c:v>
                      </c:pt>
                      <c:pt idx="12">
                        <c:v>111.782588</c:v>
                      </c:pt>
                      <c:pt idx="13">
                        <c:v>111.9505578</c:v>
                      </c:pt>
                      <c:pt idx="14">
                        <c:v>112.105075</c:v>
                      </c:pt>
                      <c:pt idx="15">
                        <c:v>112.2481356</c:v>
                      </c:pt>
                      <c:pt idx="16">
                        <c:v>112.3813219</c:v>
                      </c:pt>
                      <c:pt idx="17">
                        <c:v>112.5059093</c:v>
                      </c:pt>
                      <c:pt idx="18">
                        <c:v>112.6229412</c:v>
                      </c:pt>
                      <c:pt idx="19">
                        <c:v>112.7332818</c:v>
                      </c:pt>
                      <c:pt idx="20">
                        <c:v>112.837655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C68A-4271-9416-9D96ECB0A1CF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K$2</c15:sqref>
                        </c15:formulaRef>
                      </c:ext>
                    </c:extLst>
                    <c:strCache>
                      <c:ptCount val="1"/>
                      <c:pt idx="0">
                        <c:v>X12_inc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K$3:$K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108.24784889999999</c:v>
                      </c:pt>
                      <c:pt idx="4">
                        <c:v>109.3333708</c:v>
                      </c:pt>
                      <c:pt idx="5">
                        <c:v>109.96836039999999</c:v>
                      </c:pt>
                      <c:pt idx="6">
                        <c:v>110.4188927</c:v>
                      </c:pt>
                      <c:pt idx="7">
                        <c:v>110.76835269999999</c:v>
                      </c:pt>
                      <c:pt idx="8">
                        <c:v>111.0538823</c:v>
                      </c:pt>
                      <c:pt idx="9">
                        <c:v>111.29529410000001</c:v>
                      </c:pt>
                      <c:pt idx="10">
                        <c:v>111.5044146</c:v>
                      </c:pt>
                      <c:pt idx="11">
                        <c:v>111.6888719</c:v>
                      </c:pt>
                      <c:pt idx="12">
                        <c:v>111.8538746</c:v>
                      </c:pt>
                      <c:pt idx="13">
                        <c:v>112.0031376</c:v>
                      </c:pt>
                      <c:pt idx="14">
                        <c:v>112.1394042</c:v>
                      </c:pt>
                      <c:pt idx="15">
                        <c:v>112.26475720000001</c:v>
                      </c:pt>
                      <c:pt idx="16">
                        <c:v>112.380816</c:v>
                      </c:pt>
                      <c:pt idx="17">
                        <c:v>112.4888641</c:v>
                      </c:pt>
                      <c:pt idx="18">
                        <c:v>112.5899364</c:v>
                      </c:pt>
                      <c:pt idx="19">
                        <c:v>112.68487930000001</c:v>
                      </c:pt>
                      <c:pt idx="20">
                        <c:v>112.774393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C68A-4271-9416-9D96ECB0A1CF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L$2</c15:sqref>
                        </c15:formulaRef>
                      </c:ext>
                    </c:extLst>
                    <c:strCache>
                      <c:ptCount val="1"/>
                      <c:pt idx="0">
                        <c:v>Smoothed rates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L$3:$L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109.29342370000001</c:v>
                      </c:pt>
                      <c:pt idx="5">
                        <c:v>110.11844019999999</c:v>
                      </c:pt>
                      <c:pt idx="6">
                        <c:v>110.60104389999999</c:v>
                      </c:pt>
                      <c:pt idx="7">
                        <c:v>110.9434567</c:v>
                      </c:pt>
                      <c:pt idx="8">
                        <c:v>111.2090527</c:v>
                      </c:pt>
                      <c:pt idx="9">
                        <c:v>111.4260604</c:v>
                      </c:pt>
                      <c:pt idx="10">
                        <c:v>111.6095378</c:v>
                      </c:pt>
                      <c:pt idx="11">
                        <c:v>111.7684732</c:v>
                      </c:pt>
                      <c:pt idx="12">
                        <c:v>111.9086641</c:v>
                      </c:pt>
                      <c:pt idx="13">
                        <c:v>112.0340692</c:v>
                      </c:pt>
                      <c:pt idx="14">
                        <c:v>112.1475119</c:v>
                      </c:pt>
                      <c:pt idx="15">
                        <c:v>112.2510769</c:v>
                      </c:pt>
                      <c:pt idx="16">
                        <c:v>112.34634749999999</c:v>
                      </c:pt>
                      <c:pt idx="17">
                        <c:v>112.4345543</c:v>
                      </c:pt>
                      <c:pt idx="18">
                        <c:v>112.5166729</c:v>
                      </c:pt>
                      <c:pt idx="19">
                        <c:v>112.59348970000001</c:v>
                      </c:pt>
                      <c:pt idx="20">
                        <c:v>112.665648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C68A-4271-9416-9D96ECB0A1CF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M$2</c15:sqref>
                        </c15:formulaRef>
                      </c:ext>
                    </c:extLst>
                    <c:strCache>
                      <c:ptCount val="1"/>
                      <c:pt idx="0">
                        <c:v>no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M$3:$M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7.64958893</c:v>
                      </c:pt>
                      <c:pt idx="1">
                        <c:v>28.42165262</c:v>
                      </c:pt>
                      <c:pt idx="2">
                        <c:v>28.87328093</c:v>
                      </c:pt>
                      <c:pt idx="3">
                        <c:v>29.193716309999999</c:v>
                      </c:pt>
                      <c:pt idx="4">
                        <c:v>29.44226531</c:v>
                      </c:pt>
                      <c:pt idx="5">
                        <c:v>29.645344619999999</c:v>
                      </c:pt>
                      <c:pt idx="6">
                        <c:v>29.81704573</c:v>
                      </c:pt>
                      <c:pt idx="7">
                        <c:v>29.965779999999999</c:v>
                      </c:pt>
                      <c:pt idx="8">
                        <c:v>30.09697293</c:v>
                      </c:pt>
                      <c:pt idx="9">
                        <c:v>30.214328999999999</c:v>
                      </c:pt>
                      <c:pt idx="10">
                        <c:v>30.32049048</c:v>
                      </c:pt>
                      <c:pt idx="11">
                        <c:v>30.417408309999999</c:v>
                      </c:pt>
                      <c:pt idx="12">
                        <c:v>30.50656408</c:v>
                      </c:pt>
                      <c:pt idx="13">
                        <c:v>30.589109430000001</c:v>
                      </c:pt>
                      <c:pt idx="14">
                        <c:v>30.66595731</c:v>
                      </c:pt>
                      <c:pt idx="15">
                        <c:v>30.737843699999999</c:v>
                      </c:pt>
                      <c:pt idx="16">
                        <c:v>30.805370580000002</c:v>
                      </c:pt>
                      <c:pt idx="17">
                        <c:v>30.869036619999999</c:v>
                      </c:pt>
                      <c:pt idx="18">
                        <c:v>30.92925953</c:v>
                      </c:pt>
                      <c:pt idx="19">
                        <c:v>30.986392689999999</c:v>
                      </c:pt>
                      <c:pt idx="20">
                        <c:v>31.04073773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C68A-4271-9416-9D96ECB0A1CF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N$2</c15:sqref>
                        </c15:formulaRef>
                      </c:ext>
                    </c:extLst>
                    <c:strCache>
                      <c:ptCount val="1"/>
                      <c:pt idx="0">
                        <c:v>Smoothed mortality rate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N$3:$N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170022729999999</c:v>
                      </c:pt>
                      <c:pt idx="1">
                        <c:v>28.82104008</c:v>
                      </c:pt>
                      <c:pt idx="2">
                        <c:v>29.201860809999999</c:v>
                      </c:pt>
                      <c:pt idx="3">
                        <c:v>29.472057419999999</c:v>
                      </c:pt>
                      <c:pt idx="4">
                        <c:v>29.681638199999998</c:v>
                      </c:pt>
                      <c:pt idx="5">
                        <c:v>29.852878159999999</c:v>
                      </c:pt>
                      <c:pt idx="6">
                        <c:v>29.997659479999999</c:v>
                      </c:pt>
                      <c:pt idx="7">
                        <c:v>30.123074769999999</c:v>
                      </c:pt>
                      <c:pt idx="8">
                        <c:v>30.233698889999999</c:v>
                      </c:pt>
                      <c:pt idx="9">
                        <c:v>30.332655540000001</c:v>
                      </c:pt>
                      <c:pt idx="10">
                        <c:v>30.422172719999999</c:v>
                      </c:pt>
                      <c:pt idx="11">
                        <c:v>30.503895499999999</c:v>
                      </c:pt>
                      <c:pt idx="12">
                        <c:v>30.579073180000002</c:v>
                      </c:pt>
                      <c:pt idx="13">
                        <c:v>30.648676829999999</c:v>
                      </c:pt>
                      <c:pt idx="14">
                        <c:v>30.713476279999998</c:v>
                      </c:pt>
                      <c:pt idx="15">
                        <c:v>30.774092110000002</c:v>
                      </c:pt>
                      <c:pt idx="16">
                        <c:v>30.831031939999999</c:v>
                      </c:pt>
                      <c:pt idx="17">
                        <c:v>30.884716239999999</c:v>
                      </c:pt>
                      <c:pt idx="18">
                        <c:v>30.935497229999999</c:v>
                      </c:pt>
                      <c:pt idx="19">
                        <c:v>30.983672890000001</c:v>
                      </c:pt>
                      <c:pt idx="20">
                        <c:v>31.029497559999999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C68A-4271-9416-9D96ECB0A1CF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O$2</c15:sqref>
                        </c15:formulaRef>
                      </c:ext>
                    </c:extLst>
                    <c:strCache>
                      <c:ptCount val="1"/>
                      <c:pt idx="0">
                        <c:v>X12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O$3:$O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253074040000001</c:v>
                      </c:pt>
                      <c:pt idx="1">
                        <c:v>28.880905980000001</c:v>
                      </c:pt>
                      <c:pt idx="2">
                        <c:v>29.248164129999999</c:v>
                      </c:pt>
                      <c:pt idx="3">
                        <c:v>29.508737920000002</c:v>
                      </c:pt>
                      <c:pt idx="4">
                        <c:v>29.710854659999999</c:v>
                      </c:pt>
                      <c:pt idx="5">
                        <c:v>29.875996069999999</c:v>
                      </c:pt>
                      <c:pt idx="6">
                        <c:v>30.01562113</c:v>
                      </c:pt>
                      <c:pt idx="7">
                        <c:v>30.136569860000002</c:v>
                      </c:pt>
                      <c:pt idx="8">
                        <c:v>30.24325421</c:v>
                      </c:pt>
                      <c:pt idx="9">
                        <c:v>30.338686599999999</c:v>
                      </c:pt>
                      <c:pt idx="10">
                        <c:v>30.42501571</c:v>
                      </c:pt>
                      <c:pt idx="11">
                        <c:v>30.503828009999999</c:v>
                      </c:pt>
                      <c:pt idx="12">
                        <c:v>30.576328289999999</c:v>
                      </c:pt>
                      <c:pt idx="13">
                        <c:v>30.64345307</c:v>
                      </c:pt>
                      <c:pt idx="14">
                        <c:v>30.70594475</c:v>
                      </c:pt>
                      <c:pt idx="15">
                        <c:v>30.764401800000002</c:v>
                      </c:pt>
                      <c:pt idx="16">
                        <c:v>30.819313770000001</c:v>
                      </c:pt>
                      <c:pt idx="17">
                        <c:v>30.87108615</c:v>
                      </c:pt>
                      <c:pt idx="18">
                        <c:v>30.920058619999999</c:v>
                      </c:pt>
                      <c:pt idx="19">
                        <c:v>30.966518539999999</c:v>
                      </c:pt>
                      <c:pt idx="20">
                        <c:v>31.0107112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C68A-4271-9416-9D96ECB0A1CF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P$2</c15:sqref>
                        </c15:formulaRef>
                      </c:ext>
                    </c:extLst>
                    <c:strCache>
                      <c:ptCount val="1"/>
                      <c:pt idx="0">
                        <c:v>X24_mort_smooth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P$3:$P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8.525008969999998</c:v>
                      </c:pt>
                      <c:pt idx="1">
                        <c:v>29.086939090000001</c:v>
                      </c:pt>
                      <c:pt idx="2">
                        <c:v>29.415647150000002</c:v>
                      </c:pt>
                      <c:pt idx="3">
                        <c:v>29.648869220000002</c:v>
                      </c:pt>
                      <c:pt idx="4">
                        <c:v>29.829770310000001</c:v>
                      </c:pt>
                      <c:pt idx="5">
                        <c:v>29.977577270000001</c:v>
                      </c:pt>
                      <c:pt idx="6">
                        <c:v>30.102546270000001</c:v>
                      </c:pt>
                      <c:pt idx="7">
                        <c:v>30.210799349999998</c:v>
                      </c:pt>
                      <c:pt idx="8">
                        <c:v>30.306285320000001</c:v>
                      </c:pt>
                      <c:pt idx="9">
                        <c:v>30.391700440000001</c:v>
                      </c:pt>
                      <c:pt idx="10">
                        <c:v>30.468967809999999</c:v>
                      </c:pt>
                      <c:pt idx="11">
                        <c:v>30.539507400000002</c:v>
                      </c:pt>
                      <c:pt idx="12">
                        <c:v>30.604397519999999</c:v>
                      </c:pt>
                      <c:pt idx="13">
                        <c:v>30.664476400000002</c:v>
                      </c:pt>
                      <c:pt idx="14">
                        <c:v>30.720408490000001</c:v>
                      </c:pt>
                      <c:pt idx="15">
                        <c:v>30.772729470000002</c:v>
                      </c:pt>
                      <c:pt idx="16">
                        <c:v>30.821877480000001</c:v>
                      </c:pt>
                      <c:pt idx="17">
                        <c:v>30.868215450000001</c:v>
                      </c:pt>
                      <c:pt idx="18">
                        <c:v>30.91204741</c:v>
                      </c:pt>
                      <c:pt idx="19">
                        <c:v>30.953630570000001</c:v>
                      </c:pt>
                      <c:pt idx="20">
                        <c:v>30.993184450000001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C68A-4271-9416-9D96ECB0A1CF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R$2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R$3:$R$23</c15:sqref>
                        </c15:formulaRef>
                      </c:ext>
                    </c:extLst>
                    <c:numCache>
                      <c:formatCode>General</c:formatCode>
                      <c:ptCount val="21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C68A-4271-9416-9D96ECB0A1CF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S$2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  <c:pt idx="11">
                        <c:v>2031</c:v>
                      </c:pt>
                      <c:pt idx="12">
                        <c:v>2032</c:v>
                      </c:pt>
                      <c:pt idx="13">
                        <c:v>2033</c:v>
                      </c:pt>
                      <c:pt idx="14">
                        <c:v>2034</c:v>
                      </c:pt>
                      <c:pt idx="15">
                        <c:v>2035</c:v>
                      </c:pt>
                      <c:pt idx="16">
                        <c:v>2036</c:v>
                      </c:pt>
                      <c:pt idx="17">
                        <c:v>2037</c:v>
                      </c:pt>
                      <c:pt idx="18">
                        <c:v>2038</c:v>
                      </c:pt>
                      <c:pt idx="19">
                        <c:v>2039</c:v>
                      </c:pt>
                      <c:pt idx="20">
                        <c:v>204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S$3:$S$23</c15:sqref>
                        </c15:formulaRef>
                      </c:ext>
                    </c:extLst>
                    <c:numCache>
                      <c:formatCode>General</c:formatCode>
                      <c:ptCount val="21"/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C68A-4271-9416-9D96ECB0A1CF}"/>
                  </c:ext>
                </c:extLst>
              </c15:ser>
            </c15:filteredLineSeries>
          </c:ext>
        </c:extLst>
      </c:lineChart>
      <c:catAx>
        <c:axId val="73123644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low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3488"/>
        <c:crosses val="autoZero"/>
        <c:auto val="1"/>
        <c:lblAlgn val="ctr"/>
        <c:lblOffset val="100"/>
        <c:tickLblSkip val="5"/>
        <c:noMultiLvlLbl val="0"/>
      </c:catAx>
      <c:valAx>
        <c:axId val="731233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CRC mortality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" sourceLinked="0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64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layout>
        <c:manualLayout>
          <c:xMode val="edge"/>
          <c:yMode val="edge"/>
          <c:x val="0.28323570748087573"/>
          <c:y val="0.65136911543673826"/>
          <c:w val="0.64288670684890159"/>
          <c:h val="0.19601135389627705"/>
        </c:manualLayout>
      </c:layout>
      <c:overlay val="0"/>
      <c:spPr>
        <a:solidFill>
          <a:schemeClr val="bg1"/>
        </a:solidFill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 i="0" u="none" strike="noStrike" baseline="0">
                <a:effectLst/>
              </a:rPr>
              <a:t>C                     </a:t>
            </a:r>
            <a:r>
              <a:rPr lang="en-US" sz="900" b="1"/>
              <a:t>24-month</a:t>
            </a:r>
            <a:r>
              <a:rPr lang="en-US" sz="900" b="1" baseline="0"/>
              <a:t> recovery</a:t>
            </a:r>
            <a:endParaRPr lang="en-US" sz="900" b="1"/>
          </a:p>
        </c:rich>
      </c:tx>
      <c:layout>
        <c:manualLayout>
          <c:xMode val="edge"/>
          <c:yMode val="edge"/>
          <c:x val="3.2853186537362834E-2"/>
          <c:y val="1.619340730116587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5.7230116258251154E-2"/>
          <c:y val="0.12585284103839345"/>
          <c:w val="0.76083062089476361"/>
          <c:h val="0.74691101992532627"/>
        </c:manualLayout>
      </c:layout>
      <c:lineChart>
        <c:grouping val="standard"/>
        <c:varyColors val="0"/>
        <c:ser>
          <c:idx val="7"/>
          <c:order val="7"/>
          <c:tx>
            <c:strRef>
              <c:f>'Suppl Figure 3'!$I$2</c:f>
              <c:strCache>
                <c:ptCount val="1"/>
                <c:pt idx="0">
                  <c:v>Output rates</c:v>
                </c:pt>
              </c:strCache>
            </c:strRef>
          </c:tx>
          <c:spPr>
            <a:ln w="19050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17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</c:numCache>
            </c:numRef>
          </c:cat>
          <c:val>
            <c:numRef>
              <c:f>'Suppl Figure 3'!$I$3:$I$23</c:f>
              <c:numCache>
                <c:formatCode>#,##0.00</c:formatCode>
                <c:ptCount val="17"/>
                <c:pt idx="0">
                  <c:v>110.608656413072</c:v>
                </c:pt>
                <c:pt idx="1">
                  <c:v>105.59378798861501</c:v>
                </c:pt>
                <c:pt idx="2">
                  <c:v>110.306540299028</c:v>
                </c:pt>
                <c:pt idx="3">
                  <c:v>112.708597302264</c:v>
                </c:pt>
                <c:pt idx="4">
                  <c:v>111.78180963076299</c:v>
                </c:pt>
                <c:pt idx="5">
                  <c:v>113.23631953973501</c:v>
                </c:pt>
                <c:pt idx="6">
                  <c:v>109.45087163071</c:v>
                </c:pt>
                <c:pt idx="7">
                  <c:v>112.542915500574</c:v>
                </c:pt>
                <c:pt idx="8">
                  <c:v>113.661403613961</c:v>
                </c:pt>
                <c:pt idx="9">
                  <c:v>112.35882675823299</c:v>
                </c:pt>
                <c:pt idx="10">
                  <c:v>113.173072090123</c:v>
                </c:pt>
                <c:pt idx="11">
                  <c:v>110.014022173645</c:v>
                </c:pt>
                <c:pt idx="12">
                  <c:v>112.064701598881</c:v>
                </c:pt>
                <c:pt idx="13">
                  <c:v>113.190955523665</c:v>
                </c:pt>
                <c:pt idx="14">
                  <c:v>112.584952862574</c:v>
                </c:pt>
                <c:pt idx="15">
                  <c:v>113.472434217467</c:v>
                </c:pt>
                <c:pt idx="16">
                  <c:v>110.034915894484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0-B24E-4C53-B571-05D98D7D34A6}"/>
            </c:ext>
          </c:extLst>
        </c:ser>
        <c:ser>
          <c:idx val="12"/>
          <c:order val="12"/>
          <c:tx>
            <c:strRef>
              <c:f>'Suppl Figure 3'!$L$2</c:f>
              <c:strCache>
                <c:ptCount val="1"/>
                <c:pt idx="0">
                  <c:v>Smoothed rates</c:v>
                </c:pt>
              </c:strCache>
            </c:strRef>
          </c:tx>
          <c:spPr>
            <a:ln w="12700" cap="rnd">
              <a:solidFill>
                <a:schemeClr val="tx1">
                  <a:lumMod val="65000"/>
                  <a:lumOff val="35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17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</c:numCache>
            </c:numRef>
          </c:cat>
          <c:val>
            <c:numRef>
              <c:f>'Suppl Figure 3'!$L$3:$L$23</c:f>
              <c:numCache>
                <c:formatCode>0.00</c:formatCode>
                <c:ptCount val="17"/>
                <c:pt idx="0">
                  <c:v>110.29089999999999</c:v>
                </c:pt>
                <c:pt idx="1">
                  <c:v>110.45189999999999</c:v>
                </c:pt>
                <c:pt idx="2">
                  <c:v>110.61279999999999</c:v>
                </c:pt>
                <c:pt idx="3">
                  <c:v>110.7736</c:v>
                </c:pt>
                <c:pt idx="4">
                  <c:v>110.93429999999999</c:v>
                </c:pt>
                <c:pt idx="5">
                  <c:v>111.095</c:v>
                </c:pt>
                <c:pt idx="6">
                  <c:v>111.2556</c:v>
                </c:pt>
                <c:pt idx="7">
                  <c:v>111.4161</c:v>
                </c:pt>
                <c:pt idx="8">
                  <c:v>111.5765</c:v>
                </c:pt>
                <c:pt idx="9">
                  <c:v>111.73690000000001</c:v>
                </c:pt>
                <c:pt idx="10">
                  <c:v>111.89709999999999</c:v>
                </c:pt>
                <c:pt idx="11">
                  <c:v>112.0573</c:v>
                </c:pt>
                <c:pt idx="12">
                  <c:v>112.2174</c:v>
                </c:pt>
                <c:pt idx="13">
                  <c:v>112.3775</c:v>
                </c:pt>
                <c:pt idx="14">
                  <c:v>112.53740000000001</c:v>
                </c:pt>
                <c:pt idx="15">
                  <c:v>112.6973</c:v>
                </c:pt>
                <c:pt idx="16">
                  <c:v>112.8571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B24E-4C53-B571-05D98D7D34A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731236440"/>
        <c:axId val="73123348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UserData\057809\PR_Projects\US_Covid\R\[Smoothed_rates.xlsx]Input_data_smoothen2'!$B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Input_data_smoothen2!$B$3:$B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2-B24E-4C53-B571-05D98D7D34A6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C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C$3:$C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B24E-4C53-B571-05D98D7D34A6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D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D$3:$D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B24E-4C53-B571-05D98D7D34A6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E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E$3:$E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B24E-4C53-B571-05D98D7D34A6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F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F$3:$F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B24E-4C53-B571-05D98D7D34A6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G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G$3:$G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B24E-4C53-B571-05D98D7D34A6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H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H$3:$H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B24E-4C53-B571-05D98D7D34A6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J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J$3:$J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B24E-4C53-B571-05D98D7D34A6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K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K$3:$K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B24E-4C53-B571-05D98D7D34A6}"/>
                  </c:ext>
                </c:extLst>
              </c15:ser>
            </c15:filteredLineSeries>
            <c15:filteredLineSeries>
              <c15:ser>
                <c:idx val="10"/>
                <c:order val="10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L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L$3:$L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B24E-4C53-B571-05D98D7D34A6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M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M$3:$M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B24E-4C53-B571-05D98D7D34A6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O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O$3:$O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B24E-4C53-B571-05D98D7D34A6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P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P$3:$P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B24E-4C53-B571-05D98D7D34A6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Q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Q$3:$Q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B24E-4C53-B571-05D98D7D34A6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R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R$3:$R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B24E-4C53-B571-05D98D7D34A6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S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S$3:$S$23</c15:sqref>
                        </c15:formulaRef>
                      </c:ext>
                    </c:extLst>
                    <c:numCache>
                      <c:formatCode>General</c:formatCode>
                      <c:ptCount val="17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B24E-4C53-B571-05D98D7D34A6}"/>
                  </c:ext>
                </c:extLst>
              </c15:ser>
            </c15:filteredLineSeries>
          </c:ext>
        </c:extLst>
      </c:lineChart>
      <c:catAx>
        <c:axId val="73123644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low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3488"/>
        <c:crosses val="autoZero"/>
        <c:auto val="1"/>
        <c:lblAlgn val="ctr"/>
        <c:lblOffset val="100"/>
        <c:tickLblSkip val="3"/>
        <c:noMultiLvlLbl val="0"/>
      </c:catAx>
      <c:valAx>
        <c:axId val="731233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numFmt formatCode="#,##0.00" sourceLinked="1"/>
        <c:majorTickMark val="out"/>
        <c:minorTickMark val="none"/>
        <c:tickLblPos val="none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644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A</a:t>
            </a:r>
          </a:p>
        </c:rich>
      </c:tx>
      <c:layout>
        <c:manualLayout>
          <c:xMode val="edge"/>
          <c:yMode val="edge"/>
          <c:x val="3.4099324534774281E-2"/>
          <c:y val="1.733163747127315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2757477300481837"/>
          <c:y val="0.11203698143831665"/>
          <c:w val="0.63385497222418452"/>
          <c:h val="0.74061771593582659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Figure 3'!$B$2</c:f>
              <c:strCache>
                <c:ptCount val="1"/>
                <c:pt idx="0">
                  <c:v>6-month recovery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numRef>
              <c:f>'Figure 3'!$A$3:$A$13</c:f>
              <c:numCache>
                <c:formatCode>General</c:formatCode>
                <c:ptCount val="1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</c:numCache>
            </c:numRef>
          </c:cat>
          <c:val>
            <c:numRef>
              <c:f>'Figure 3'!$B$3:$B$13</c:f>
              <c:numCache>
                <c:formatCode>_-* #,##0_-;_-* #,##0\-;_-* "-"??_-;_-@_-</c:formatCode>
                <c:ptCount val="11"/>
                <c:pt idx="0">
                  <c:v>-31513.443386132392</c:v>
                </c:pt>
                <c:pt idx="1">
                  <c:v>1442.276610051631</c:v>
                </c:pt>
                <c:pt idx="2">
                  <c:v>1579.8745202646533</c:v>
                </c:pt>
                <c:pt idx="3">
                  <c:v>1716.368498864671</c:v>
                </c:pt>
                <c:pt idx="4">
                  <c:v>1851.6286172426189</c:v>
                </c:pt>
                <c:pt idx="5">
                  <c:v>1985.8398759306001</c:v>
                </c:pt>
                <c:pt idx="6">
                  <c:v>2118.7309986185574</c:v>
                </c:pt>
                <c:pt idx="7">
                  <c:v>2250.3323052815686</c:v>
                </c:pt>
                <c:pt idx="8">
                  <c:v>2380.3706057915406</c:v>
                </c:pt>
                <c:pt idx="9">
                  <c:v>2508.9365482805297</c:v>
                </c:pt>
                <c:pt idx="10">
                  <c:v>2636.282492330530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095-4D4C-8395-DF77FB811ECC}"/>
            </c:ext>
          </c:extLst>
        </c:ser>
        <c:ser>
          <c:idx val="1"/>
          <c:order val="1"/>
          <c:tx>
            <c:strRef>
              <c:f>'Figure 3'!$C$2</c:f>
              <c:strCache>
                <c:ptCount val="1"/>
                <c:pt idx="0">
                  <c:v>12-month recovery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numRef>
              <c:f>'Figure 3'!$A$3:$A$13</c:f>
              <c:numCache>
                <c:formatCode>General</c:formatCode>
                <c:ptCount val="1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</c:numCache>
            </c:numRef>
          </c:cat>
          <c:val>
            <c:numRef>
              <c:f>'Figure 3'!$C$3:$C$13</c:f>
              <c:numCache>
                <c:formatCode>_-* #,##0_-;_-* #,##0\-;_-* "-"??_-;_-@_-</c:formatCode>
                <c:ptCount val="11"/>
                <c:pt idx="0">
                  <c:v>-31630.502054234981</c:v>
                </c:pt>
                <c:pt idx="1">
                  <c:v>-2586.2839897109516</c:v>
                </c:pt>
                <c:pt idx="2">
                  <c:v>2656.3685824660206</c:v>
                </c:pt>
                <c:pt idx="3">
                  <c:v>3049.5598116660403</c:v>
                </c:pt>
                <c:pt idx="4">
                  <c:v>3418.4510436060227</c:v>
                </c:pt>
                <c:pt idx="5">
                  <c:v>3762.8513288210524</c:v>
                </c:pt>
                <c:pt idx="6">
                  <c:v>4081.7248805650306</c:v>
                </c:pt>
                <c:pt idx="7">
                  <c:v>4374.6651174940489</c:v>
                </c:pt>
                <c:pt idx="8">
                  <c:v>4640.8709122960718</c:v>
                </c:pt>
                <c:pt idx="9">
                  <c:v>4880.2810938880575</c:v>
                </c:pt>
                <c:pt idx="10">
                  <c:v>5092.24284426304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095-4D4C-8395-DF77FB811ECC}"/>
            </c:ext>
          </c:extLst>
        </c:ser>
        <c:ser>
          <c:idx val="2"/>
          <c:order val="2"/>
          <c:tx>
            <c:strRef>
              <c:f>'Figure 3'!$D$2</c:f>
              <c:strCache>
                <c:ptCount val="1"/>
                <c:pt idx="0">
                  <c:v>24-month recovery</c:v>
                </c:pt>
              </c:strCache>
            </c:strRef>
          </c:tx>
          <c:spPr>
            <a:solidFill>
              <a:schemeClr val="bg1">
                <a:lumMod val="85000"/>
              </a:schemeClr>
            </a:solidFill>
            <a:ln>
              <a:noFill/>
            </a:ln>
            <a:effectLst/>
          </c:spPr>
          <c:invertIfNegative val="0"/>
          <c:cat>
            <c:numRef>
              <c:f>'Figure 3'!$A$3:$A$13</c:f>
              <c:numCache>
                <c:formatCode>General</c:formatCode>
                <c:ptCount val="1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</c:numCache>
            </c:numRef>
          </c:cat>
          <c:val>
            <c:numRef>
              <c:f>'Figure 3'!$D$3:$D$13</c:f>
              <c:numCache>
                <c:formatCode>_-* #,##0_-;_-* #,##0\-;_-* "-"??_-;_-@_-</c:formatCode>
                <c:ptCount val="11"/>
                <c:pt idx="0">
                  <c:v>-31671.706950492007</c:v>
                </c:pt>
                <c:pt idx="1">
                  <c:v>-18266.838078044981</c:v>
                </c:pt>
                <c:pt idx="2">
                  <c:v>1543.8171313930216</c:v>
                </c:pt>
                <c:pt idx="3">
                  <c:v>4162.1923523930163</c:v>
                </c:pt>
                <c:pt idx="4">
                  <c:v>4621.6296139909973</c:v>
                </c:pt>
                <c:pt idx="5">
                  <c:v>5049.5893126680021</c:v>
                </c:pt>
                <c:pt idx="6">
                  <c:v>5445.168402139956</c:v>
                </c:pt>
                <c:pt idx="7">
                  <c:v>5807.4416620549309</c:v>
                </c:pt>
                <c:pt idx="8">
                  <c:v>6135.602010220915</c:v>
                </c:pt>
                <c:pt idx="9">
                  <c:v>6429.3476031379105</c:v>
                </c:pt>
                <c:pt idx="10">
                  <c:v>6688.430730687905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095-4D4C-8395-DF77FB811EC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34"/>
        <c:overlap val="-42"/>
        <c:axId val="749093608"/>
        <c:axId val="749091640"/>
        <c:extLst>
          <c:ext xmlns:c15="http://schemas.microsoft.com/office/drawing/2012/chart" uri="{02D57815-91ED-43cb-92C2-25804820EDAC}">
            <c15:filteredBarSeries>
              <c15:ser>
                <c:idx val="3"/>
                <c:order val="3"/>
                <c:tx>
                  <c:strRef>
                    <c:extLst>
                      <c:ext uri="{02D57815-91ED-43cb-92C2-25804820EDAC}">
                        <c15:formulaRef>
                          <c15:sqref>'Figure 3'!$E$2</c15:sqref>
                        </c15:formulaRef>
                      </c:ext>
                    </c:extLst>
                    <c:strCache>
                      <c:ptCount val="1"/>
                      <c:pt idx="0">
                        <c:v>6-month recovery</c:v>
                      </c:pt>
                    </c:strCache>
                  </c:strRef>
                </c:tx>
                <c:spPr>
                  <a:solidFill>
                    <a:schemeClr val="accent4"/>
                  </a:solidFill>
                  <a:ln>
                    <a:noFill/>
                  </a:ln>
                  <a:effectLst/>
                </c:spPr>
                <c:invertIfNegative val="0"/>
                <c:cat>
                  <c:numRef>
                    <c:extLst>
                      <c:ext uri="{02D57815-91ED-43cb-92C2-25804820EDAC}">
                        <c15:formulaRef>
                          <c15:sqref>'Figure 3'!$A$3:$A$13</c15:sqref>
                        </c15:formulaRef>
                      </c:ext>
                    </c:extLst>
                    <c:numCache>
                      <c:formatCode>General</c:formatCode>
                      <c:ptCount val="1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Figure 3'!$E$3:$E$13</c15:sqref>
                        </c15:formulaRef>
                      </c:ext>
                    </c:extLst>
                    <c:numCache>
                      <c:formatCode>_-* #,##0_-;_-* #,##0\-;_-* "-"??_-;_-@_-</c:formatCode>
                      <c:ptCount val="11"/>
                      <c:pt idx="0">
                        <c:v>731.83105660937144</c:v>
                      </c:pt>
                      <c:pt idx="1">
                        <c:v>1296.4300939157329</c:v>
                      </c:pt>
                      <c:pt idx="2">
                        <c:v>1763.5748379297729</c:v>
                      </c:pt>
                      <c:pt idx="3">
                        <c:v>2161.2852663348531</c:v>
                      </c:pt>
                      <c:pt idx="4">
                        <c:v>2504.6733807363053</c:v>
                      </c:pt>
                      <c:pt idx="5">
                        <c:v>2803.5298803233745</c:v>
                      </c:pt>
                      <c:pt idx="6">
                        <c:v>3064.2668677607144</c:v>
                      </c:pt>
                      <c:pt idx="7">
                        <c:v>3291.4943521235837</c:v>
                      </c:pt>
                      <c:pt idx="8">
                        <c:v>3488.7481062004881</c:v>
                      </c:pt>
                      <c:pt idx="9">
                        <c:v>3659.0705754192822</c:v>
                      </c:pt>
                      <c:pt idx="10">
                        <c:v>3804.8547590309317</c:v>
                      </c:pt>
                    </c:numCache>
                  </c:numRef>
                </c:val>
                <c:extLst>
                  <c:ext xmlns:c16="http://schemas.microsoft.com/office/drawing/2014/chart" uri="{C3380CC4-5D6E-409C-BE32-E72D297353CC}">
                    <c16:uniqueId val="{00000003-A095-4D4C-8395-DF77FB811ECC}"/>
                  </c:ext>
                </c:extLst>
              </c15:ser>
            </c15:filteredBarSeries>
            <c15:filteredBar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F$2</c15:sqref>
                        </c15:formulaRef>
                      </c:ext>
                    </c:extLst>
                    <c:strCache>
                      <c:ptCount val="1"/>
                      <c:pt idx="0">
                        <c:v>12-month recovery</c:v>
                      </c:pt>
                    </c:strCache>
                  </c:strRef>
                </c:tx>
                <c:spPr>
                  <a:solidFill>
                    <a:schemeClr val="accent5"/>
                  </a:solidFill>
                  <a:ln>
                    <a:noFill/>
                  </a:ln>
                  <a:effectLst/>
                </c:spPr>
                <c:invertIfNegative val="0"/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A$3:$A$13</c15:sqref>
                        </c15:formulaRef>
                      </c:ext>
                    </c:extLst>
                    <c:numCache>
                      <c:formatCode>General</c:formatCode>
                      <c:ptCount val="1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F$3:$F$13</c15:sqref>
                        </c15:formulaRef>
                      </c:ext>
                    </c:extLst>
                    <c:numCache>
                      <c:formatCode>_-* #,##0_-;_-* #,##0\-;_-* "-"??_-;_-@_-</c:formatCode>
                      <c:ptCount val="11"/>
                      <c:pt idx="0">
                        <c:v>763.84083523166919</c:v>
                      </c:pt>
                      <c:pt idx="1">
                        <c:v>1355.9536735659203</c:v>
                      </c:pt>
                      <c:pt idx="2">
                        <c:v>1848.047173586936</c:v>
                      </c:pt>
                      <c:pt idx="3">
                        <c:v>2268.911038956001</c:v>
                      </c:pt>
                      <c:pt idx="4">
                        <c:v>2634.0680849763303</c:v>
                      </c:pt>
                      <c:pt idx="5">
                        <c:v>2953.5864737601805</c:v>
                      </c:pt>
                      <c:pt idx="6">
                        <c:v>3234.0499894687091</c:v>
                      </c:pt>
                      <c:pt idx="7">
                        <c:v>3480.1880003975675</c:v>
                      </c:pt>
                      <c:pt idx="8">
                        <c:v>3695.6277613626298</c:v>
                      </c:pt>
                      <c:pt idx="9">
                        <c:v>3883.5092515917204</c:v>
                      </c:pt>
                      <c:pt idx="10">
                        <c:v>4046.3051662755606</c:v>
                      </c:pt>
                    </c:numCache>
                  </c:numRef>
                </c:val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A095-4D4C-8395-DF77FB811ECC}"/>
                  </c:ext>
                </c:extLst>
              </c15:ser>
            </c15:filteredBarSeries>
            <c15:filteredBar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G$2</c15:sqref>
                        </c15:formulaRef>
                      </c:ext>
                    </c:extLst>
                    <c:strCache>
                      <c:ptCount val="1"/>
                      <c:pt idx="0">
                        <c:v>24-month recovery</c:v>
                      </c:pt>
                    </c:strCache>
                  </c:strRef>
                </c:tx>
                <c:spPr>
                  <a:solidFill>
                    <a:schemeClr val="accent6"/>
                  </a:solidFill>
                  <a:ln>
                    <a:noFill/>
                  </a:ln>
                  <a:effectLst/>
                </c:spPr>
                <c:invertIfNegative val="0"/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A$3:$A$13</c15:sqref>
                        </c15:formulaRef>
                      </c:ext>
                    </c:extLst>
                    <c:numCache>
                      <c:formatCode>General</c:formatCode>
                      <c:ptCount val="1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G$3:$G$13</c15:sqref>
                        </c15:formulaRef>
                      </c:ext>
                    </c:extLst>
                    <c:numCache>
                      <c:formatCode>_-* #,##0_-;_-* #,##0\-;_-* "-"??_-;_-@_-</c:formatCode>
                      <c:ptCount val="11"/>
                      <c:pt idx="0">
                        <c:v>750</c:v>
                      </c:pt>
                      <c:pt idx="1">
                        <c:v>1736.700260030113</c:v>
                      </c:pt>
                      <c:pt idx="2">
                        <c:v>2548.5952923667355</c:v>
                      </c:pt>
                      <c:pt idx="3">
                        <c:v>3235.8786572991303</c:v>
                      </c:pt>
                      <c:pt idx="4">
                        <c:v>3825.6301159529248</c:v>
                      </c:pt>
                      <c:pt idx="5">
                        <c:v>4335.3707291437604</c:v>
                      </c:pt>
                      <c:pt idx="6">
                        <c:v>4776.5959916469728</c:v>
                      </c:pt>
                      <c:pt idx="7">
                        <c:v>5157.579015912459</c:v>
                      </c:pt>
                      <c:pt idx="8">
                        <c:v>5484.6652234824069</c:v>
                      </c:pt>
                      <c:pt idx="9">
                        <c:v>5763.2759867777058</c:v>
                      </c:pt>
                      <c:pt idx="10">
                        <c:v>5997.6692876183733</c:v>
                      </c:pt>
                    </c:numCache>
                  </c:numRef>
                </c:val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A095-4D4C-8395-DF77FB811ECC}"/>
                  </c:ext>
                </c:extLst>
              </c15:ser>
            </c15:filteredBarSeries>
          </c:ext>
        </c:extLst>
      </c:barChart>
      <c:scatterChart>
        <c:scatterStyle val="lineMarker"/>
        <c:varyColors val="0"/>
        <c:dLbls>
          <c:showLegendKey val="0"/>
          <c:showVal val="0"/>
          <c:showCatName val="0"/>
          <c:showSerName val="0"/>
          <c:showPercent val="0"/>
          <c:showBubbleSize val="0"/>
        </c:dLbls>
        <c:axId val="749093608"/>
        <c:axId val="749091640"/>
        <c:extLst>
          <c:ext xmlns:c15="http://schemas.microsoft.com/office/drawing/2012/chart" uri="{02D57815-91ED-43cb-92C2-25804820EDAC}">
            <c15:filteredScatterSeries>
              <c15:ser>
                <c:idx val="6"/>
                <c:order val="6"/>
                <c:tx>
                  <c:strRef>
                    <c:extLst>
                      <c:ext uri="{02D57815-91ED-43cb-92C2-25804820EDAC}">
                        <c15:formulaRef>
                          <c15:sqref>'Figure 3'!$H$2</c15:sqref>
                        </c15:formulaRef>
                      </c:ext>
                    </c:extLst>
                    <c:strCache>
                      <c:ptCount val="1"/>
                      <c:pt idx="0">
                        <c:v>Dummy</c:v>
                      </c:pt>
                    </c:strCache>
                  </c:strRef>
                </c:tx>
                <c:spPr>
                  <a:ln w="25400" cap="rnd">
                    <a:noFill/>
                    <a:round/>
                  </a:ln>
                  <a:effectLst/>
                </c:spPr>
                <c:marker>
                  <c:symbol val="none"/>
                </c:marker>
                <c:errBars>
                  <c:errDir val="y"/>
                  <c:errBarType val="both"/>
                  <c:errValType val="cust"/>
                  <c:noEndCap val="1"/>
                  <c:plus>
                    <c:numLit>
                      <c:formatCode>General</c:formatCode>
                      <c:ptCount val="1"/>
                      <c:pt idx="0">
                        <c:v>20.5</c:v>
                      </c:pt>
                    </c:numLit>
                  </c:plus>
                  <c:minus>
                    <c:numLit>
                      <c:formatCode>General</c:formatCode>
                      <c:ptCount val="1"/>
                      <c:pt idx="0">
                        <c:v>0.5</c:v>
                      </c:pt>
                    </c:numLit>
                  </c:minus>
                  <c:spPr>
                    <a:noFill/>
                    <a:ln w="9525" cap="flat" cmpd="sng" algn="ctr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round/>
                    </a:ln>
                    <a:effectLst/>
                  </c:spPr>
                </c:errBars>
                <c:errBars>
                  <c:errDir val="x"/>
                  <c:errBarType val="both"/>
                  <c:errValType val="cust"/>
                  <c:noEndCap val="1"/>
                  <c:plus>
                    <c:numLit>
                      <c:formatCode>General</c:formatCode>
                      <c:ptCount val="1"/>
                      <c:pt idx="0">
                        <c:v>20.5</c:v>
                      </c:pt>
                    </c:numLit>
                  </c:plus>
                  <c:minus>
                    <c:numLit>
                      <c:formatCode>General</c:formatCode>
                      <c:ptCount val="1"/>
                      <c:pt idx="0">
                        <c:v>0.5</c:v>
                      </c:pt>
                    </c:numLit>
                  </c:minus>
                  <c:spPr>
                    <a:noFill/>
                    <a:ln w="9525" cap="flat" cmpd="sng" algn="ctr">
                      <a:solidFill>
                        <a:schemeClr val="bg1">
                          <a:lumMod val="65000"/>
                        </a:schemeClr>
                      </a:solidFill>
                      <a:round/>
                    </a:ln>
                    <a:effectLst/>
                  </c:spPr>
                </c:errBars>
                <c:yVal>
                  <c:numRef>
                    <c:extLst>
                      <c:ext uri="{02D57815-91ED-43cb-92C2-25804820EDAC}">
                        <c15:formulaRef>
                          <c15:sqref>'Figure 3'!$H$3</c15:sqref>
                        </c15:formulaRef>
                      </c:ext>
                    </c:extLst>
                    <c:numCache>
                      <c:formatCode>General</c:formatCode>
                      <c:ptCount val="1"/>
                      <c:pt idx="0">
                        <c:v>-35000</c:v>
                      </c:pt>
                    </c:numCache>
                  </c:numRef>
                </c:yVal>
                <c:smooth val="0"/>
                <c:extLst>
                  <c:ext xmlns:c16="http://schemas.microsoft.com/office/drawing/2014/chart" uri="{C3380CC4-5D6E-409C-BE32-E72D297353CC}">
                    <c16:uniqueId val="{00000006-A095-4D4C-8395-DF77FB811ECC}"/>
                  </c:ext>
                </c:extLst>
              </c15:ser>
            </c15:filteredScatterSeries>
          </c:ext>
        </c:extLst>
      </c:scatterChart>
      <c:catAx>
        <c:axId val="7490936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low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0" spcFirstLastPara="1" vertOverflow="ellipsis" wrap="square" anchor="b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9091640"/>
        <c:crosses val="autoZero"/>
        <c:auto val="1"/>
        <c:lblAlgn val="ctr"/>
        <c:lblOffset val="100"/>
        <c:noMultiLvlLbl val="0"/>
      </c:catAx>
      <c:valAx>
        <c:axId val="749091640"/>
        <c:scaling>
          <c:orientation val="minMax"/>
          <c:max val="7500"/>
          <c:min val="-35000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9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Excess CRC case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" sourceLinked="0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909360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r"/>
      <c:layout>
        <c:manualLayout>
          <c:xMode val="edge"/>
          <c:yMode val="edge"/>
          <c:x val="0.74755698550741978"/>
          <c:y val="7.9601958866314548E-2"/>
          <c:w val="0.23418247213906865"/>
          <c:h val="0.3781406249287951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B</a:t>
            </a:r>
          </a:p>
        </c:rich>
      </c:tx>
      <c:layout>
        <c:manualLayout>
          <c:xMode val="edge"/>
          <c:yMode val="edge"/>
          <c:x val="4.3428026332874771E-2"/>
          <c:y val="1.733163747127315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3365848792642152"/>
          <c:y val="8.4754891524874768E-2"/>
          <c:w val="0.63385497222418452"/>
          <c:h val="0.75794935340709968"/>
        </c:manualLayout>
      </c:layout>
      <c:barChart>
        <c:barDir val="col"/>
        <c:grouping val="clustered"/>
        <c:varyColors val="0"/>
        <c:ser>
          <c:idx val="3"/>
          <c:order val="3"/>
          <c:tx>
            <c:strRef>
              <c:f>'Figure 3'!$E$2</c:f>
              <c:strCache>
                <c:ptCount val="1"/>
                <c:pt idx="0">
                  <c:v>6-month recovery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numRef>
              <c:f>'Figure 3'!$A$3:$A$13</c:f>
              <c:numCache>
                <c:formatCode>General</c:formatCode>
                <c:ptCount val="1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</c:numCache>
            </c:numRef>
          </c:cat>
          <c:val>
            <c:numRef>
              <c:f>'Figure 3'!$E$3:$E$13</c:f>
              <c:numCache>
                <c:formatCode>_-* #,##0_-;_-* #,##0\-;_-* "-"??_-;_-@_-</c:formatCode>
                <c:ptCount val="11"/>
                <c:pt idx="0">
                  <c:v>731.83105660937144</c:v>
                </c:pt>
                <c:pt idx="1">
                  <c:v>1296.4300939157329</c:v>
                </c:pt>
                <c:pt idx="2">
                  <c:v>1763.5748379297729</c:v>
                </c:pt>
                <c:pt idx="3">
                  <c:v>2161.2852663348531</c:v>
                </c:pt>
                <c:pt idx="4">
                  <c:v>2504.6733807363053</c:v>
                </c:pt>
                <c:pt idx="5">
                  <c:v>2803.5298803233745</c:v>
                </c:pt>
                <c:pt idx="6">
                  <c:v>3064.2668677607144</c:v>
                </c:pt>
                <c:pt idx="7">
                  <c:v>3291.4943521235837</c:v>
                </c:pt>
                <c:pt idx="8">
                  <c:v>3488.7481062004881</c:v>
                </c:pt>
                <c:pt idx="9">
                  <c:v>3659.0705754192822</c:v>
                </c:pt>
                <c:pt idx="10">
                  <c:v>3804.854759030931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355-4683-BC9C-0EA8C9C3A5BF}"/>
            </c:ext>
          </c:extLst>
        </c:ser>
        <c:ser>
          <c:idx val="4"/>
          <c:order val="4"/>
          <c:tx>
            <c:strRef>
              <c:f>'Figure 3'!$F$2</c:f>
              <c:strCache>
                <c:ptCount val="1"/>
                <c:pt idx="0">
                  <c:v>12-month recovery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numRef>
              <c:f>'Figure 3'!$A$3:$A$13</c:f>
              <c:numCache>
                <c:formatCode>General</c:formatCode>
                <c:ptCount val="1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</c:numCache>
            </c:numRef>
          </c:cat>
          <c:val>
            <c:numRef>
              <c:f>'Figure 3'!$F$3:$F$13</c:f>
              <c:numCache>
                <c:formatCode>_-* #,##0_-;_-* #,##0\-;_-* "-"??_-;_-@_-</c:formatCode>
                <c:ptCount val="11"/>
                <c:pt idx="0">
                  <c:v>763.84083523166919</c:v>
                </c:pt>
                <c:pt idx="1">
                  <c:v>1355.9536735659203</c:v>
                </c:pt>
                <c:pt idx="2">
                  <c:v>1848.047173586936</c:v>
                </c:pt>
                <c:pt idx="3">
                  <c:v>2268.911038956001</c:v>
                </c:pt>
                <c:pt idx="4">
                  <c:v>2634.0680849763303</c:v>
                </c:pt>
                <c:pt idx="5">
                  <c:v>2953.5864737601805</c:v>
                </c:pt>
                <c:pt idx="6">
                  <c:v>3234.0499894687091</c:v>
                </c:pt>
                <c:pt idx="7">
                  <c:v>3480.1880003975675</c:v>
                </c:pt>
                <c:pt idx="8">
                  <c:v>3695.6277613626298</c:v>
                </c:pt>
                <c:pt idx="9">
                  <c:v>3883.5092515917204</c:v>
                </c:pt>
                <c:pt idx="10">
                  <c:v>4046.305166275560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355-4683-BC9C-0EA8C9C3A5BF}"/>
            </c:ext>
          </c:extLst>
        </c:ser>
        <c:ser>
          <c:idx val="5"/>
          <c:order val="5"/>
          <c:tx>
            <c:strRef>
              <c:f>'Figure 3'!$G$2</c:f>
              <c:strCache>
                <c:ptCount val="1"/>
                <c:pt idx="0">
                  <c:v>24-month recovery</c:v>
                </c:pt>
              </c:strCache>
            </c:strRef>
          </c:tx>
          <c:spPr>
            <a:solidFill>
              <a:schemeClr val="bg1">
                <a:lumMod val="85000"/>
              </a:schemeClr>
            </a:solidFill>
            <a:ln>
              <a:noFill/>
            </a:ln>
            <a:effectLst/>
          </c:spPr>
          <c:invertIfNegative val="0"/>
          <c:cat>
            <c:numRef>
              <c:f>'Figure 3'!$A$3:$A$13</c:f>
              <c:numCache>
                <c:formatCode>General</c:formatCode>
                <c:ptCount val="11"/>
                <c:pt idx="0">
                  <c:v>2020</c:v>
                </c:pt>
                <c:pt idx="1">
                  <c:v>2021</c:v>
                </c:pt>
                <c:pt idx="2">
                  <c:v>2022</c:v>
                </c:pt>
                <c:pt idx="3">
                  <c:v>2023</c:v>
                </c:pt>
                <c:pt idx="4">
                  <c:v>2024</c:v>
                </c:pt>
                <c:pt idx="5">
                  <c:v>2025</c:v>
                </c:pt>
                <c:pt idx="6">
                  <c:v>2026</c:v>
                </c:pt>
                <c:pt idx="7">
                  <c:v>2027</c:v>
                </c:pt>
                <c:pt idx="8">
                  <c:v>2028</c:v>
                </c:pt>
                <c:pt idx="9">
                  <c:v>2029</c:v>
                </c:pt>
                <c:pt idx="10">
                  <c:v>2030</c:v>
                </c:pt>
              </c:numCache>
            </c:numRef>
          </c:cat>
          <c:val>
            <c:numRef>
              <c:f>'Figure 3'!$G$3:$G$13</c:f>
              <c:numCache>
                <c:formatCode>_-* #,##0_-;_-* #,##0\-;_-* "-"??_-;_-@_-</c:formatCode>
                <c:ptCount val="11"/>
                <c:pt idx="0">
                  <c:v>750</c:v>
                </c:pt>
                <c:pt idx="1">
                  <c:v>1736.700260030113</c:v>
                </c:pt>
                <c:pt idx="2">
                  <c:v>2548.5952923667355</c:v>
                </c:pt>
                <c:pt idx="3">
                  <c:v>3235.8786572991303</c:v>
                </c:pt>
                <c:pt idx="4">
                  <c:v>3825.6301159529248</c:v>
                </c:pt>
                <c:pt idx="5">
                  <c:v>4335.3707291437604</c:v>
                </c:pt>
                <c:pt idx="6">
                  <c:v>4776.5959916469728</c:v>
                </c:pt>
                <c:pt idx="7">
                  <c:v>5157.579015912459</c:v>
                </c:pt>
                <c:pt idx="8">
                  <c:v>5484.6652234824069</c:v>
                </c:pt>
                <c:pt idx="9">
                  <c:v>5763.2759867777058</c:v>
                </c:pt>
                <c:pt idx="10">
                  <c:v>5997.669287618373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A355-4683-BC9C-0EA8C9C3A5B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34"/>
        <c:overlap val="-42"/>
        <c:axId val="749093608"/>
        <c:axId val="749091640"/>
        <c:extLst>
          <c:ext xmlns:c15="http://schemas.microsoft.com/office/drawing/2012/chart" uri="{02D57815-91ED-43cb-92C2-25804820EDAC}">
            <c15:filteredBar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[3]Excess CRC cases'!$W$2</c15:sqref>
                        </c15:formulaRef>
                      </c:ext>
                    </c:extLst>
                    <c:strCache>
                      <c:ptCount val="1"/>
                      <c:pt idx="0">
                        <c:v>6-month recovery</c:v>
                      </c:pt>
                    </c:strCache>
                  </c:strRef>
                </c:tx>
                <c:spPr>
                  <a:solidFill>
                    <a:schemeClr val="accent1"/>
                  </a:solidFill>
                  <a:ln>
                    <a:noFill/>
                  </a:ln>
                  <a:effectLst/>
                </c:spPr>
                <c:invertIfNegative val="0"/>
                <c:cat>
                  <c:numRef>
                    <c:extLst>
                      <c:ext uri="{02D57815-91ED-43cb-92C2-25804820EDAC}">
                        <c15:formulaRef>
                          <c15:sqref>'Figure 3'!$A$3:$A$13</c15:sqref>
                        </c15:formulaRef>
                      </c:ext>
                    </c:extLst>
                    <c:numCache>
                      <c:formatCode>General</c:formatCode>
                      <c:ptCount val="1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'[3]Excess CRC cases'!$W$3:$W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-11921.982200020429</c:v>
                      </c:pt>
                      <c:pt idx="1">
                        <c:v>1363.1055031115538</c:v>
                      </c:pt>
                      <c:pt idx="2">
                        <c:v>1492.8387043880357</c:v>
                      </c:pt>
                      <c:pt idx="3">
                        <c:v>1614.8216921782296</c:v>
                      </c:pt>
                      <c:pt idx="4">
                        <c:v>1732.6135181785212</c:v>
                      </c:pt>
                      <c:pt idx="5">
                        <c:v>1847.7490513855882</c:v>
                      </c:pt>
                      <c:pt idx="6">
                        <c:v>1960.9724824563309</c:v>
                      </c:pt>
                      <c:pt idx="7">
                        <c:v>2072.711527951149</c:v>
                      </c:pt>
                      <c:pt idx="8">
                        <c:v>2183.2553582619294</c:v>
                      </c:pt>
                      <c:pt idx="9">
                        <c:v>2292.9693781652604</c:v>
                      </c:pt>
                      <c:pt idx="10">
                        <c:v>2402.1538273702026</c:v>
                      </c:pt>
                      <c:pt idx="11">
                        <c:v>2510.9644469003542</c:v>
                      </c:pt>
                      <c:pt idx="12">
                        <c:v>2619.1712895193195</c:v>
                      </c:pt>
                      <c:pt idx="13">
                        <c:v>2726.8865581699938</c:v>
                      </c:pt>
                      <c:pt idx="14">
                        <c:v>2834.1710234755883</c:v>
                      </c:pt>
                      <c:pt idx="15">
                        <c:v>2941.0367294979806</c:v>
                      </c:pt>
                      <c:pt idx="16">
                        <c:v>3047.4887799557473</c:v>
                      </c:pt>
                      <c:pt idx="17">
                        <c:v>3153.5493870386854</c:v>
                      </c:pt>
                      <c:pt idx="18">
                        <c:v>3259.233569444943</c:v>
                      </c:pt>
                      <c:pt idx="19">
                        <c:v>3364.5569667587988</c:v>
                      </c:pt>
                      <c:pt idx="20">
                        <c:v>3469.564731623017</c:v>
                      </c:pt>
                    </c:numCache>
                  </c:numRef>
                </c:val>
                <c:extLst>
                  <c:ext xmlns:c16="http://schemas.microsoft.com/office/drawing/2014/chart" uri="{C3380CC4-5D6E-409C-BE32-E72D297353CC}">
                    <c16:uniqueId val="{00000003-A355-4683-BC9C-0EA8C9C3A5BF}"/>
                  </c:ext>
                </c:extLst>
              </c15:ser>
            </c15:filteredBarSeries>
            <c15:filteredBar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[3]Excess CRC cases'!$X$2</c15:sqref>
                        </c15:formulaRef>
                      </c:ext>
                    </c:extLst>
                    <c:strCache>
                      <c:ptCount val="1"/>
                      <c:pt idx="0">
                        <c:v>12-month recovery</c:v>
                      </c:pt>
                    </c:strCache>
                  </c:strRef>
                </c:tx>
                <c:spPr>
                  <a:solidFill>
                    <a:schemeClr val="accent2"/>
                  </a:solidFill>
                  <a:ln>
                    <a:noFill/>
                  </a:ln>
                  <a:effectLst/>
                </c:spPr>
                <c:invertIfNegative val="0"/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A$3:$A$13</c15:sqref>
                        </c15:formulaRef>
                      </c:ext>
                    </c:extLst>
                    <c:numCache>
                      <c:formatCode>General</c:formatCode>
                      <c:ptCount val="1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[3]Excess CRC cases'!$X$3:$X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-11861.022328530962</c:v>
                      </c:pt>
                      <c:pt idx="1">
                        <c:v>354.28957189570065</c:v>
                      </c:pt>
                      <c:pt idx="2">
                        <c:v>2942.8939764155075</c:v>
                      </c:pt>
                      <c:pt idx="3">
                        <c:v>3201.8847065903537</c:v>
                      </c:pt>
                      <c:pt idx="4">
                        <c:v>3433.3658052562387</c:v>
                      </c:pt>
                      <c:pt idx="5">
                        <c:v>3649.4563475151663</c:v>
                      </c:pt>
                      <c:pt idx="6">
                        <c:v>3854.9119462947128</c:v>
                      </c:pt>
                      <c:pt idx="7">
                        <c:v>4052.2418471328856</c:v>
                      </c:pt>
                      <c:pt idx="8">
                        <c:v>4243.0122334164043</c:v>
                      </c:pt>
                      <c:pt idx="9">
                        <c:v>4428.558222599444</c:v>
                      </c:pt>
                      <c:pt idx="10">
                        <c:v>4609.884009842237</c:v>
                      </c:pt>
                      <c:pt idx="11">
                        <c:v>4787.616184491344</c:v>
                      </c:pt>
                      <c:pt idx="12">
                        <c:v>4961.6724775969342</c:v>
                      </c:pt>
                      <c:pt idx="13">
                        <c:v>5132.4754632174445</c:v>
                      </c:pt>
                      <c:pt idx="14">
                        <c:v>5300.3196937526227</c:v>
                      </c:pt>
                      <c:pt idx="15">
                        <c:v>5465.3906663173402</c:v>
                      </c:pt>
                      <c:pt idx="16">
                        <c:v>5627.8393828053668</c:v>
                      </c:pt>
                      <c:pt idx="17">
                        <c:v>5787.8239902129571</c:v>
                      </c:pt>
                      <c:pt idx="18">
                        <c:v>5945.475952241366</c:v>
                      </c:pt>
                      <c:pt idx="19">
                        <c:v>6100.9148151605914</c:v>
                      </c:pt>
                      <c:pt idx="20">
                        <c:v>6254.2924818414904</c:v>
                      </c:pt>
                    </c:numCache>
                  </c:numRef>
                </c:val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A355-4683-BC9C-0EA8C9C3A5BF}"/>
                  </c:ext>
                </c:extLst>
              </c15:ser>
            </c15:filteredBarSeries>
            <c15:filteredBar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[3]Excess CRC cases'!$Y$2</c15:sqref>
                        </c15:formulaRef>
                      </c:ext>
                    </c:extLst>
                    <c:strCache>
                      <c:ptCount val="1"/>
                      <c:pt idx="0">
                        <c:v>24-month recovery</c:v>
                      </c:pt>
                    </c:strCache>
                  </c:strRef>
                </c:tx>
                <c:spPr>
                  <a:solidFill>
                    <a:schemeClr val="accent3"/>
                  </a:solidFill>
                  <a:ln>
                    <a:noFill/>
                  </a:ln>
                  <a:effectLst/>
                </c:spPr>
                <c:invertIfNegative val="0"/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Figure 3'!$A$3:$A$13</c15:sqref>
                        </c15:formulaRef>
                      </c:ext>
                    </c:extLst>
                    <c:numCache>
                      <c:formatCode>General</c:formatCode>
                      <c:ptCount val="11"/>
                      <c:pt idx="0">
                        <c:v>2020</c:v>
                      </c:pt>
                      <c:pt idx="1">
                        <c:v>2021</c:v>
                      </c:pt>
                      <c:pt idx="2">
                        <c:v>2022</c:v>
                      </c:pt>
                      <c:pt idx="3">
                        <c:v>2023</c:v>
                      </c:pt>
                      <c:pt idx="4">
                        <c:v>2024</c:v>
                      </c:pt>
                      <c:pt idx="5">
                        <c:v>2025</c:v>
                      </c:pt>
                      <c:pt idx="6">
                        <c:v>2026</c:v>
                      </c:pt>
                      <c:pt idx="7">
                        <c:v>2027</c:v>
                      </c:pt>
                      <c:pt idx="8">
                        <c:v>2028</c:v>
                      </c:pt>
                      <c:pt idx="9">
                        <c:v>2029</c:v>
                      </c:pt>
                      <c:pt idx="10">
                        <c:v>203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[3]Excess CRC cases'!$Y$3:$Y$23</c15:sqref>
                        </c15:formulaRef>
                      </c:ext>
                    </c:extLst>
                    <c:numCache>
                      <c:formatCode>General</c:formatCode>
                      <c:ptCount val="21"/>
                      <c:pt idx="0">
                        <c:v>-12052.199046689406</c:v>
                      </c:pt>
                      <c:pt idx="1">
                        <c:v>-5900.8274253070413</c:v>
                      </c:pt>
                      <c:pt idx="2">
                        <c:v>2416.3419348967145</c:v>
                      </c:pt>
                      <c:pt idx="3">
                        <c:v>4492.0269381247635</c:v>
                      </c:pt>
                      <c:pt idx="4">
                        <c:v>5057.6492207061674</c:v>
                      </c:pt>
                      <c:pt idx="5">
                        <c:v>5511.7854737167363</c:v>
                      </c:pt>
                      <c:pt idx="6">
                        <c:v>5901.0465966375777</c:v>
                      </c:pt>
                      <c:pt idx="7">
                        <c:v>6244.1982271309826</c:v>
                      </c:pt>
                      <c:pt idx="8">
                        <c:v>6551.4337118340482</c:v>
                      </c:pt>
                      <c:pt idx="9">
                        <c:v>6829.5553001083026</c:v>
                      </c:pt>
                      <c:pt idx="10">
                        <c:v>7083.2243353608355</c:v>
                      </c:pt>
                      <c:pt idx="11">
                        <c:v>7315.6049441705982</c:v>
                      </c:pt>
                      <c:pt idx="12">
                        <c:v>7528.3832561206364</c:v>
                      </c:pt>
                      <c:pt idx="13">
                        <c:v>7723.5412691478268</c:v>
                      </c:pt>
                      <c:pt idx="14">
                        <c:v>7902.611170897173</c:v>
                      </c:pt>
                      <c:pt idx="15">
                        <c:v>8066.79510903763</c:v>
                      </c:pt>
                      <c:pt idx="16">
                        <c:v>8217.1061851151171</c:v>
                      </c:pt>
                      <c:pt idx="17">
                        <c:v>8354.4415288282034</c:v>
                      </c:pt>
                      <c:pt idx="18">
                        <c:v>8479.5737229996012</c:v>
                      </c:pt>
                      <c:pt idx="19">
                        <c:v>8593.1834796892945</c:v>
                      </c:pt>
                      <c:pt idx="20">
                        <c:v>8695.9035852143425</c:v>
                      </c:pt>
                    </c:numCache>
                  </c:numRef>
                </c:val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A355-4683-BC9C-0EA8C9C3A5BF}"/>
                  </c:ext>
                </c:extLst>
              </c15:ser>
            </c15:filteredBarSeries>
          </c:ext>
        </c:extLst>
      </c:barChart>
      <c:scatterChart>
        <c:scatterStyle val="lineMarker"/>
        <c:varyColors val="0"/>
        <c:dLbls>
          <c:showLegendKey val="0"/>
          <c:showVal val="0"/>
          <c:showCatName val="0"/>
          <c:showSerName val="0"/>
          <c:showPercent val="0"/>
          <c:showBubbleSize val="0"/>
        </c:dLbls>
        <c:axId val="749093608"/>
        <c:axId val="749091640"/>
        <c:extLst>
          <c:ext xmlns:c15="http://schemas.microsoft.com/office/drawing/2012/chart" uri="{02D57815-91ED-43cb-92C2-25804820EDAC}">
            <c15:filteredScatterSeries>
              <c15:ser>
                <c:idx val="6"/>
                <c:order val="6"/>
                <c:tx>
                  <c:strRef>
                    <c:extLst>
                      <c:ext uri="{02D57815-91ED-43cb-92C2-25804820EDAC}">
                        <c15:formulaRef>
                          <c15:sqref>'[3]Excess CRC cases'!$AC$2</c15:sqref>
                        </c15:formulaRef>
                      </c:ext>
                    </c:extLst>
                    <c:strCache>
                      <c:ptCount val="1"/>
                      <c:pt idx="0">
                        <c:v>Dummy</c:v>
                      </c:pt>
                    </c:strCache>
                  </c:strRef>
                </c:tx>
                <c:spPr>
                  <a:ln w="25400" cap="rnd">
                    <a:noFill/>
                    <a:round/>
                  </a:ln>
                  <a:effectLst/>
                </c:spPr>
                <c:marker>
                  <c:symbol val="none"/>
                </c:marker>
                <c:errBars>
                  <c:errDir val="y"/>
                  <c:errBarType val="both"/>
                  <c:errValType val="cust"/>
                  <c:noEndCap val="1"/>
                  <c:plus>
                    <c:numLit>
                      <c:formatCode>General</c:formatCode>
                      <c:ptCount val="1"/>
                      <c:pt idx="0">
                        <c:v>20.5</c:v>
                      </c:pt>
                    </c:numLit>
                  </c:plus>
                  <c:minus>
                    <c:numLit>
                      <c:formatCode>General</c:formatCode>
                      <c:ptCount val="1"/>
                      <c:pt idx="0">
                        <c:v>0.5</c:v>
                      </c:pt>
                    </c:numLit>
                  </c:minus>
                  <c:spPr>
                    <a:noFill/>
                    <a:ln w="9525" cap="flat" cmpd="sng" algn="ctr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round/>
                    </a:ln>
                    <a:effectLst/>
                  </c:spPr>
                </c:errBars>
                <c:errBars>
                  <c:errDir val="x"/>
                  <c:errBarType val="both"/>
                  <c:errValType val="cust"/>
                  <c:noEndCap val="1"/>
                  <c:plus>
                    <c:numLit>
                      <c:formatCode>General</c:formatCode>
                      <c:ptCount val="1"/>
                      <c:pt idx="0">
                        <c:v>20.5</c:v>
                      </c:pt>
                    </c:numLit>
                  </c:plus>
                  <c:minus>
                    <c:numLit>
                      <c:formatCode>General</c:formatCode>
                      <c:ptCount val="1"/>
                      <c:pt idx="0">
                        <c:v>0.5</c:v>
                      </c:pt>
                    </c:numLit>
                  </c:minus>
                  <c:spPr>
                    <a:noFill/>
                    <a:ln w="9525" cap="flat" cmpd="sng" algn="ctr">
                      <a:solidFill>
                        <a:schemeClr val="bg1">
                          <a:lumMod val="65000"/>
                        </a:schemeClr>
                      </a:solidFill>
                      <a:round/>
                    </a:ln>
                    <a:effectLst/>
                  </c:spPr>
                </c:errBars>
                <c:yVal>
                  <c:numRef>
                    <c:extLst>
                      <c:ext uri="{02D57815-91ED-43cb-92C2-25804820EDAC}">
                        <c15:formulaRef>
                          <c15:sqref>'[3]Excess CRC cases'!$AC$3</c15:sqref>
                        </c15:formulaRef>
                      </c:ext>
                    </c:extLst>
                    <c:numCache>
                      <c:formatCode>General</c:formatCode>
                      <c:ptCount val="1"/>
                      <c:pt idx="0">
                        <c:v>-15000</c:v>
                      </c:pt>
                    </c:numCache>
                  </c:numRef>
                </c:yVal>
                <c:smooth val="0"/>
                <c:extLst>
                  <c:ext xmlns:c16="http://schemas.microsoft.com/office/drawing/2014/chart" uri="{C3380CC4-5D6E-409C-BE32-E72D297353CC}">
                    <c16:uniqueId val="{00000006-A355-4683-BC9C-0EA8C9C3A5BF}"/>
                  </c:ext>
                </c:extLst>
              </c15:ser>
            </c15:filteredScatterSeries>
          </c:ext>
        </c:extLst>
      </c:scatterChart>
      <c:catAx>
        <c:axId val="74909360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low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9091640"/>
        <c:crosses val="autoZero"/>
        <c:auto val="1"/>
        <c:lblAlgn val="ctr"/>
        <c:lblOffset val="100"/>
        <c:noMultiLvlLbl val="0"/>
      </c:catAx>
      <c:valAx>
        <c:axId val="749091640"/>
        <c:scaling>
          <c:orientation val="minMax"/>
          <c:max val="6000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9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Excess CRC death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" sourceLinked="0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4909360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C</a:t>
            </a:r>
          </a:p>
        </c:rich>
      </c:tx>
      <c:layout>
        <c:manualLayout>
          <c:xMode val="edge"/>
          <c:yMode val="edge"/>
          <c:x val="6.7645669291338584E-2"/>
          <c:y val="0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656920384951881"/>
          <c:y val="7.039370078740155E-2"/>
          <c:w val="0.77841907261592302"/>
          <c:h val="0.71630358705161845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1-E5y'!$N$1</c:f>
              <c:strCache>
                <c:ptCount val="1"/>
                <c:pt idx="0">
                  <c:v>AA 50+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Suppl Figure 1-E5y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E5y'!$N$2:$N$70</c:f>
              <c:numCache>
                <c:formatCode>General</c:formatCode>
                <c:ptCount val="69"/>
                <c:pt idx="12">
                  <c:v>0.13120171157520258</c:v>
                </c:pt>
                <c:pt idx="17">
                  <c:v>0.21165181237235653</c:v>
                </c:pt>
                <c:pt idx="23">
                  <c:v>0.26789499703537778</c:v>
                </c:pt>
                <c:pt idx="25">
                  <c:v>0.28543819092166811</c:v>
                </c:pt>
                <c:pt idx="28">
                  <c:v>0.34030889518413593</c:v>
                </c:pt>
                <c:pt idx="30">
                  <c:v>0.37586033599051316</c:v>
                </c:pt>
                <c:pt idx="33">
                  <c:v>0.4429616746821266</c:v>
                </c:pt>
                <c:pt idx="35">
                  <c:v>0.462319370770075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492-489F-8B84-42266CA8C58B}"/>
            </c:ext>
          </c:extLst>
        </c:ser>
        <c:ser>
          <c:idx val="1"/>
          <c:order val="1"/>
          <c:tx>
            <c:strRef>
              <c:f>'Suppl Figure 1-E5y'!$O$1</c:f>
              <c:strCache>
                <c:ptCount val="1"/>
                <c:pt idx="0">
                  <c:v>MISCAN 50+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1-E5y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E5y'!$O$2:$O$70</c:f>
              <c:numCache>
                <c:formatCode>General</c:formatCode>
                <c:ptCount val="6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2.2715220133359599E-2</c:v>
                </c:pt>
                <c:pt idx="5">
                  <c:v>4.5970627628332643E-2</c:v>
                </c:pt>
                <c:pt idx="6">
                  <c:v>7.1864199021833608E-2</c:v>
                </c:pt>
                <c:pt idx="7">
                  <c:v>9.8337975718801415E-2</c:v>
                </c:pt>
                <c:pt idx="8">
                  <c:v>0.12493974103248787</c:v>
                </c:pt>
                <c:pt idx="9">
                  <c:v>0.14196888007541239</c:v>
                </c:pt>
                <c:pt idx="10">
                  <c:v>0.16001634357230424</c:v>
                </c:pt>
                <c:pt idx="11">
                  <c:v>0.16743334217869535</c:v>
                </c:pt>
                <c:pt idx="12">
                  <c:v>0.17547812020343637</c:v>
                </c:pt>
                <c:pt idx="13">
                  <c:v>0.18467535885674372</c:v>
                </c:pt>
                <c:pt idx="14">
                  <c:v>0.19393318488600186</c:v>
                </c:pt>
                <c:pt idx="15">
                  <c:v>0.20286964779941569</c:v>
                </c:pt>
                <c:pt idx="16">
                  <c:v>0.21340855289136187</c:v>
                </c:pt>
                <c:pt idx="17">
                  <c:v>0.22210210052292434</c:v>
                </c:pt>
                <c:pt idx="18">
                  <c:v>0.22867766284496707</c:v>
                </c:pt>
                <c:pt idx="19">
                  <c:v>0.23522512566055104</c:v>
                </c:pt>
                <c:pt idx="20">
                  <c:v>0.24177153881472824</c:v>
                </c:pt>
                <c:pt idx="21">
                  <c:v>0.25137735501567043</c:v>
                </c:pt>
                <c:pt idx="22">
                  <c:v>0.26121330061190212</c:v>
                </c:pt>
                <c:pt idx="23">
                  <c:v>0.27231229428525339</c:v>
                </c:pt>
                <c:pt idx="24">
                  <c:v>0.2831875525462112</c:v>
                </c:pt>
                <c:pt idx="25">
                  <c:v>0.29322575948942492</c:v>
                </c:pt>
                <c:pt idx="26">
                  <c:v>0.29957099346636712</c:v>
                </c:pt>
                <c:pt idx="27">
                  <c:v>0.31272760300491936</c:v>
                </c:pt>
                <c:pt idx="28">
                  <c:v>0.32953501747207126</c:v>
                </c:pt>
                <c:pt idx="29">
                  <c:v>0.34918410331787486</c:v>
                </c:pt>
                <c:pt idx="30">
                  <c:v>0.37116613442820734</c:v>
                </c:pt>
                <c:pt idx="31">
                  <c:v>0.38186373396126466</c:v>
                </c:pt>
                <c:pt idx="32">
                  <c:v>0.39408419784341508</c:v>
                </c:pt>
                <c:pt idx="33">
                  <c:v>0.40849378920277796</c:v>
                </c:pt>
                <c:pt idx="34">
                  <c:v>0.42384256982643764</c:v>
                </c:pt>
                <c:pt idx="35">
                  <c:v>0.44176901187557549</c:v>
                </c:pt>
                <c:pt idx="36">
                  <c:v>0.44055820914861088</c:v>
                </c:pt>
                <c:pt idx="37">
                  <c:v>0.44081885703758428</c:v>
                </c:pt>
                <c:pt idx="38">
                  <c:v>0.44334439798907194</c:v>
                </c:pt>
                <c:pt idx="39">
                  <c:v>0.4502620891628345</c:v>
                </c:pt>
                <c:pt idx="40">
                  <c:v>0.47521291529335702</c:v>
                </c:pt>
                <c:pt idx="41">
                  <c:v>0.49527011660444881</c:v>
                </c:pt>
                <c:pt idx="42">
                  <c:v>0.49119228004365156</c:v>
                </c:pt>
                <c:pt idx="43">
                  <c:v>0.49059898317668515</c:v>
                </c:pt>
                <c:pt idx="44">
                  <c:v>0.492350014373658</c:v>
                </c:pt>
                <c:pt idx="45">
                  <c:v>0.490031786565778</c:v>
                </c:pt>
                <c:pt idx="46">
                  <c:v>0.48154591441303513</c:v>
                </c:pt>
                <c:pt idx="47">
                  <c:v>0.48395406143532615</c:v>
                </c:pt>
                <c:pt idx="48">
                  <c:v>0.48918361650270309</c:v>
                </c:pt>
                <c:pt idx="49">
                  <c:v>0.49698475385977703</c:v>
                </c:pt>
                <c:pt idx="50">
                  <c:v>0.50529909701998577</c:v>
                </c:pt>
                <c:pt idx="51">
                  <c:v>0.50186557538553234</c:v>
                </c:pt>
                <c:pt idx="52">
                  <c:v>0.49992139101125277</c:v>
                </c:pt>
                <c:pt idx="53">
                  <c:v>0.50055221488886403</c:v>
                </c:pt>
                <c:pt idx="54">
                  <c:v>0.50379791347505598</c:v>
                </c:pt>
                <c:pt idx="55">
                  <c:v>0.50958600096324125</c:v>
                </c:pt>
                <c:pt idx="56">
                  <c:v>0.50555811815963791</c:v>
                </c:pt>
                <c:pt idx="57">
                  <c:v>0.50468029220021149</c:v>
                </c:pt>
                <c:pt idx="58">
                  <c:v>0.506295348066642</c:v>
                </c:pt>
                <c:pt idx="59">
                  <c:v>0.51019643472029297</c:v>
                </c:pt>
                <c:pt idx="60">
                  <c:v>0.51624928779849766</c:v>
                </c:pt>
                <c:pt idx="61">
                  <c:v>0.51178105155266407</c:v>
                </c:pt>
                <c:pt idx="62">
                  <c:v>0.51001605000633932</c:v>
                </c:pt>
                <c:pt idx="63">
                  <c:v>0.51086096303634798</c:v>
                </c:pt>
                <c:pt idx="64">
                  <c:v>0.51388710683935557</c:v>
                </c:pt>
                <c:pt idx="65">
                  <c:v>0.51961809052974739</c:v>
                </c:pt>
                <c:pt idx="66">
                  <c:v>0.51476796047247786</c:v>
                </c:pt>
                <c:pt idx="67">
                  <c:v>0.51313558364721901</c:v>
                </c:pt>
                <c:pt idx="68">
                  <c:v>0.5142762101722878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492-489F-8B84-42266CA8C58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804828776"/>
        <c:axId val="804835336"/>
      </c:lineChart>
      <c:catAx>
        <c:axId val="804828776"/>
        <c:scaling>
          <c:orientation val="minMax"/>
        </c:scaling>
        <c:delete val="0"/>
        <c:axPos val="b"/>
        <c:numFmt formatCode="0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04835336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8048353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8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Individuals screened with endoscopy in the past 5 year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04828776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B</a:t>
            </a:r>
          </a:p>
        </c:rich>
      </c:tx>
      <c:layout>
        <c:manualLayout>
          <c:xMode val="edge"/>
          <c:yMode val="edge"/>
          <c:x val="6.5824253332235752E-2"/>
          <c:y val="9.259387819838448E-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656920384951881"/>
          <c:y val="0.10280110819480898"/>
          <c:w val="0.77841907261592302"/>
          <c:h val="0.68389617964421101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1-F1y'!$N$1</c:f>
              <c:strCache>
                <c:ptCount val="1"/>
                <c:pt idx="0">
                  <c:v>AA 50+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Suppl Figure 1-F1y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F1y'!$N$2:$N$70</c:f>
              <c:numCache>
                <c:formatCode>General</c:formatCode>
                <c:ptCount val="69"/>
                <c:pt idx="12" formatCode="0%">
                  <c:v>5.4364755253969298E-2</c:v>
                </c:pt>
                <c:pt idx="17" formatCode="0%">
                  <c:v>0.11242177613808552</c:v>
                </c:pt>
                <c:pt idx="23" formatCode="0%">
                  <c:v>0.13387239212069305</c:v>
                </c:pt>
                <c:pt idx="25" formatCode="0%">
                  <c:v>0.16626394887673759</c:v>
                </c:pt>
                <c:pt idx="28" formatCode="0%">
                  <c:v>0.14997318136899662</c:v>
                </c:pt>
                <c:pt idx="30" formatCode="0%">
                  <c:v>0.12238436655906187</c:v>
                </c:pt>
                <c:pt idx="33" formatCode="0%">
                  <c:v>0.10308745371895381</c:v>
                </c:pt>
                <c:pt idx="35" formatCode="0%">
                  <c:v>9.5000000000000001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ABA-4ECD-BC11-3BFDE706F2E7}"/>
            </c:ext>
          </c:extLst>
        </c:ser>
        <c:ser>
          <c:idx val="1"/>
          <c:order val="1"/>
          <c:tx>
            <c:strRef>
              <c:f>'Suppl Figure 1-F1y'!$O$1</c:f>
              <c:strCache>
                <c:ptCount val="1"/>
                <c:pt idx="0">
                  <c:v>MISCAN 50+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1-F1y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F1y'!$O$2:$O$70</c:f>
              <c:numCache>
                <c:formatCode>General</c:formatCode>
                <c:ptCount val="6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1.479083127173242E-2</c:v>
                </c:pt>
                <c:pt idx="5">
                  <c:v>2.310383065018725E-2</c:v>
                </c:pt>
                <c:pt idx="6">
                  <c:v>3.1518414468995247E-2</c:v>
                </c:pt>
                <c:pt idx="7">
                  <c:v>4.0619073141878764E-2</c:v>
                </c:pt>
                <c:pt idx="8">
                  <c:v>4.9898678461303421E-2</c:v>
                </c:pt>
                <c:pt idx="9">
                  <c:v>5.9049403748678467E-2</c:v>
                </c:pt>
                <c:pt idx="10">
                  <c:v>6.8194012733476264E-2</c:v>
                </c:pt>
                <c:pt idx="11">
                  <c:v>6.9802065209417521E-2</c:v>
                </c:pt>
                <c:pt idx="12">
                  <c:v>7.4289968211378676E-2</c:v>
                </c:pt>
                <c:pt idx="13">
                  <c:v>8.8076852378204187E-2</c:v>
                </c:pt>
                <c:pt idx="14">
                  <c:v>0.10184669880069951</c:v>
                </c:pt>
                <c:pt idx="15">
                  <c:v>0.11442364157550414</c:v>
                </c:pt>
                <c:pt idx="16">
                  <c:v>0.12314315422552485</c:v>
                </c:pt>
                <c:pt idx="17">
                  <c:v>0.13166582868261673</c:v>
                </c:pt>
                <c:pt idx="18">
                  <c:v>0.1381122210644069</c:v>
                </c:pt>
                <c:pt idx="19">
                  <c:v>0.14455613347597518</c:v>
                </c:pt>
                <c:pt idx="20">
                  <c:v>0.1499968064151351</c:v>
                </c:pt>
                <c:pt idx="21">
                  <c:v>0.15797795566874998</c:v>
                </c:pt>
                <c:pt idx="22">
                  <c:v>0.16302287430786502</c:v>
                </c:pt>
                <c:pt idx="23">
                  <c:v>0.16704552653996779</c:v>
                </c:pt>
                <c:pt idx="24">
                  <c:v>0.17072847453154569</c:v>
                </c:pt>
                <c:pt idx="25">
                  <c:v>0.17411372568533451</c:v>
                </c:pt>
                <c:pt idx="26">
                  <c:v>0.17047921683820991</c:v>
                </c:pt>
                <c:pt idx="27">
                  <c:v>0.16056793349279333</c:v>
                </c:pt>
                <c:pt idx="28">
                  <c:v>0.14656681786938366</c:v>
                </c:pt>
                <c:pt idx="29">
                  <c:v>0.133920780401519</c:v>
                </c:pt>
                <c:pt idx="30">
                  <c:v>0.12220323772731785</c:v>
                </c:pt>
                <c:pt idx="31">
                  <c:v>0.10889448355769865</c:v>
                </c:pt>
                <c:pt idx="32">
                  <c:v>9.8143428828279852E-2</c:v>
                </c:pt>
                <c:pt idx="33">
                  <c:v>8.8895257435207917E-2</c:v>
                </c:pt>
                <c:pt idx="34">
                  <c:v>8.1114459141008885E-2</c:v>
                </c:pt>
                <c:pt idx="35">
                  <c:v>7.4555378441072379E-2</c:v>
                </c:pt>
                <c:pt idx="36">
                  <c:v>6.5689273214228239E-2</c:v>
                </c:pt>
                <c:pt idx="37">
                  <c:v>6.0808351296019525E-2</c:v>
                </c:pt>
                <c:pt idx="38">
                  <c:v>5.9095433702789794E-2</c:v>
                </c:pt>
                <c:pt idx="39">
                  <c:v>5.8652179484669546E-2</c:v>
                </c:pt>
                <c:pt idx="40">
                  <c:v>6.1435387155581646E-2</c:v>
                </c:pt>
                <c:pt idx="41">
                  <c:v>6.2294396963368935E-2</c:v>
                </c:pt>
                <c:pt idx="42">
                  <c:v>5.8688909829743036E-2</c:v>
                </c:pt>
                <c:pt idx="43">
                  <c:v>5.7840497723089725E-2</c:v>
                </c:pt>
                <c:pt idx="44">
                  <c:v>5.7503302428255118E-2</c:v>
                </c:pt>
                <c:pt idx="45">
                  <c:v>5.7051699192414568E-2</c:v>
                </c:pt>
                <c:pt idx="46">
                  <c:v>5.5723734646211574E-2</c:v>
                </c:pt>
                <c:pt idx="47">
                  <c:v>5.498732336715826E-2</c:v>
                </c:pt>
                <c:pt idx="48">
                  <c:v>5.4455761180236172E-2</c:v>
                </c:pt>
                <c:pt idx="49">
                  <c:v>5.4369378497687894E-2</c:v>
                </c:pt>
                <c:pt idx="50">
                  <c:v>5.4302205825243206E-2</c:v>
                </c:pt>
                <c:pt idx="51">
                  <c:v>5.2821556519936773E-2</c:v>
                </c:pt>
                <c:pt idx="52">
                  <c:v>5.210889466972618E-2</c:v>
                </c:pt>
                <c:pt idx="53">
                  <c:v>5.1646966121452982E-2</c:v>
                </c:pt>
                <c:pt idx="54">
                  <c:v>5.1268720965578128E-2</c:v>
                </c:pt>
                <c:pt idx="55">
                  <c:v>5.145118190110777E-2</c:v>
                </c:pt>
                <c:pt idx="56">
                  <c:v>5.0066400539458433E-2</c:v>
                </c:pt>
                <c:pt idx="57">
                  <c:v>4.9473910346611985E-2</c:v>
                </c:pt>
                <c:pt idx="58">
                  <c:v>4.9164398971793102E-2</c:v>
                </c:pt>
                <c:pt idx="59">
                  <c:v>4.906232230309393E-2</c:v>
                </c:pt>
                <c:pt idx="60">
                  <c:v>4.9516077996626391E-2</c:v>
                </c:pt>
                <c:pt idx="61">
                  <c:v>4.8120763332573535E-2</c:v>
                </c:pt>
                <c:pt idx="62">
                  <c:v>4.7736785534112723E-2</c:v>
                </c:pt>
                <c:pt idx="63">
                  <c:v>4.7444228527454863E-2</c:v>
                </c:pt>
                <c:pt idx="64">
                  <c:v>4.7546250170685735E-2</c:v>
                </c:pt>
                <c:pt idx="65">
                  <c:v>4.7829837399017056E-2</c:v>
                </c:pt>
                <c:pt idx="66">
                  <c:v>4.6515215456505332E-2</c:v>
                </c:pt>
                <c:pt idx="67">
                  <c:v>4.6245953086388771E-2</c:v>
                </c:pt>
                <c:pt idx="68">
                  <c:v>4.6334950948743764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ABA-4ECD-BC11-3BFDE706F2E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804835664"/>
        <c:axId val="804827792"/>
      </c:lineChart>
      <c:catAx>
        <c:axId val="804835664"/>
        <c:scaling>
          <c:orientation val="minMax"/>
        </c:scaling>
        <c:delete val="0"/>
        <c:axPos val="b"/>
        <c:numFmt formatCode="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04827792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804827792"/>
        <c:scaling>
          <c:orientation val="minMax"/>
          <c:max val="0.8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800" b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Individuals</a:t>
                </a:r>
                <a:r>
                  <a:rPr lang="en-US" sz="800" b="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 screened with </a:t>
                </a:r>
                <a:r>
                  <a:rPr lang="en-US" sz="800" b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FIT in past</a:t>
                </a:r>
                <a:r>
                  <a:rPr lang="en-US" sz="800" b="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 year (%)</a:t>
                </a:r>
                <a:endParaRPr lang="en-US" sz="800" b="0">
                  <a:solidFill>
                    <a:schemeClr val="tx1">
                      <a:lumMod val="65000"/>
                      <a:lumOff val="35000"/>
                    </a:schemeClr>
                  </a:solidFill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0483566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D</a:t>
            </a:r>
          </a:p>
        </c:rich>
      </c:tx>
      <c:layout>
        <c:manualLayout>
          <c:xMode val="edge"/>
          <c:yMode val="edge"/>
          <c:x val="5.9296388684305312E-2"/>
          <c:y val="0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656920384951881"/>
          <c:y val="7.5023330417031187E-2"/>
          <c:w val="0.77841907261592302"/>
          <c:h val="0.7116739574219888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1-E10y'!$N$1</c:f>
              <c:strCache>
                <c:ptCount val="1"/>
                <c:pt idx="0">
                  <c:v>AA 50+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Suppl Figure 1-E10y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E10y'!$N$2:$N$70</c:f>
              <c:numCache>
                <c:formatCode>General</c:formatCode>
                <c:ptCount val="69"/>
                <c:pt idx="25">
                  <c:v>0.33214845642005397</c:v>
                </c:pt>
                <c:pt idx="28">
                  <c:v>0.38524354041768227</c:v>
                </c:pt>
                <c:pt idx="30">
                  <c:v>0.44103336715198632</c:v>
                </c:pt>
                <c:pt idx="33">
                  <c:v>0.5110806812042954</c:v>
                </c:pt>
                <c:pt idx="35">
                  <c:v>0.5422535211267606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2B4-4D88-A3DB-8F48BBA6E582}"/>
            </c:ext>
          </c:extLst>
        </c:ser>
        <c:ser>
          <c:idx val="1"/>
          <c:order val="1"/>
          <c:tx>
            <c:strRef>
              <c:f>'Suppl Figure 1-E10y'!$O$1</c:f>
              <c:strCache>
                <c:ptCount val="1"/>
                <c:pt idx="0">
                  <c:v>MISCAN 50+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1-E10y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E10y'!$O$2:$O$70</c:f>
              <c:numCache>
                <c:formatCode>General</c:formatCode>
                <c:ptCount val="6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2.2715220133359599E-2</c:v>
                </c:pt>
                <c:pt idx="5">
                  <c:v>4.5970627628332643E-2</c:v>
                </c:pt>
                <c:pt idx="6">
                  <c:v>7.1864199021833608E-2</c:v>
                </c:pt>
                <c:pt idx="7">
                  <c:v>9.8337975718801415E-2</c:v>
                </c:pt>
                <c:pt idx="8">
                  <c:v>0.12493974103248787</c:v>
                </c:pt>
                <c:pt idx="9">
                  <c:v>0.15190752398879162</c:v>
                </c:pt>
                <c:pt idx="10">
                  <c:v>0.17866181442774329</c:v>
                </c:pt>
                <c:pt idx="11">
                  <c:v>0.19487652594254243</c:v>
                </c:pt>
                <c:pt idx="12">
                  <c:v>0.21023053579507062</c:v>
                </c:pt>
                <c:pt idx="13">
                  <c:v>0.22485509207005747</c:v>
                </c:pt>
                <c:pt idx="14">
                  <c:v>0.23748998093636003</c:v>
                </c:pt>
                <c:pt idx="15">
                  <c:v>0.24959178366412416</c:v>
                </c:pt>
                <c:pt idx="16">
                  <c:v>0.25836813552007221</c:v>
                </c:pt>
                <c:pt idx="17">
                  <c:v>0.26628880557338147</c:v>
                </c:pt>
                <c:pt idx="18">
                  <c:v>0.27270763260181446</c:v>
                </c:pt>
                <c:pt idx="19">
                  <c:v>0.2798501971429852</c:v>
                </c:pt>
                <c:pt idx="20">
                  <c:v>0.28734945859185462</c:v>
                </c:pt>
                <c:pt idx="21">
                  <c:v>0.29747767622979709</c:v>
                </c:pt>
                <c:pt idx="22">
                  <c:v>0.30753081739668842</c:v>
                </c:pt>
                <c:pt idx="23">
                  <c:v>0.31984784905867236</c:v>
                </c:pt>
                <c:pt idx="24">
                  <c:v>0.33292891805024377</c:v>
                </c:pt>
                <c:pt idx="25">
                  <c:v>0.34636250876240404</c:v>
                </c:pt>
                <c:pt idx="26">
                  <c:v>0.35857489943951099</c:v>
                </c:pt>
                <c:pt idx="27">
                  <c:v>0.37684895914597005</c:v>
                </c:pt>
                <c:pt idx="28">
                  <c:v>0.39749753601821897</c:v>
                </c:pt>
                <c:pt idx="29">
                  <c:v>0.41986591195147749</c:v>
                </c:pt>
                <c:pt idx="30">
                  <c:v>0.4434104111302789</c:v>
                </c:pt>
                <c:pt idx="31">
                  <c:v>0.45806499419177699</c:v>
                </c:pt>
                <c:pt idx="32">
                  <c:v>0.47383376422363493</c:v>
                </c:pt>
                <c:pt idx="33">
                  <c:v>0.49092366962366796</c:v>
                </c:pt>
                <c:pt idx="34">
                  <c:v>0.50833859245605018</c:v>
                </c:pt>
                <c:pt idx="35">
                  <c:v>0.52766838446015063</c:v>
                </c:pt>
                <c:pt idx="36">
                  <c:v>0.52666212300490445</c:v>
                </c:pt>
                <c:pt idx="37">
                  <c:v>0.52675791197598809</c:v>
                </c:pt>
                <c:pt idx="38">
                  <c:v>0.52859318828906798</c:v>
                </c:pt>
                <c:pt idx="39">
                  <c:v>0.53289885938579129</c:v>
                </c:pt>
                <c:pt idx="40">
                  <c:v>0.5553196112994021</c:v>
                </c:pt>
                <c:pt idx="41">
                  <c:v>0.57247911756693692</c:v>
                </c:pt>
                <c:pt idx="42">
                  <c:v>0.56551006618208277</c:v>
                </c:pt>
                <c:pt idx="43">
                  <c:v>0.56234960281744617</c:v>
                </c:pt>
                <c:pt idx="44">
                  <c:v>0.56303374831411779</c:v>
                </c:pt>
                <c:pt idx="45">
                  <c:v>0.56637818755736136</c:v>
                </c:pt>
                <c:pt idx="46">
                  <c:v>0.56348221411561483</c:v>
                </c:pt>
                <c:pt idx="47">
                  <c:v>0.56379461939276332</c:v>
                </c:pt>
                <c:pt idx="48">
                  <c:v>0.56675381042670159</c:v>
                </c:pt>
                <c:pt idx="49">
                  <c:v>0.57201408963452782</c:v>
                </c:pt>
                <c:pt idx="50">
                  <c:v>0.57789064758216779</c:v>
                </c:pt>
                <c:pt idx="51">
                  <c:v>0.57404637171485429</c:v>
                </c:pt>
                <c:pt idx="52">
                  <c:v>0.5727744264038529</c:v>
                </c:pt>
                <c:pt idx="53">
                  <c:v>0.57410994291218598</c:v>
                </c:pt>
                <c:pt idx="54">
                  <c:v>0.57793719159821777</c:v>
                </c:pt>
                <c:pt idx="55">
                  <c:v>0.58433637293838725</c:v>
                </c:pt>
                <c:pt idx="56">
                  <c:v>0.58001426591055671</c:v>
                </c:pt>
                <c:pt idx="57">
                  <c:v>0.57873493962247724</c:v>
                </c:pt>
                <c:pt idx="58">
                  <c:v>0.58008487371276918</c:v>
                </c:pt>
                <c:pt idx="59">
                  <c:v>0.58391570348467736</c:v>
                </c:pt>
                <c:pt idx="60">
                  <c:v>0.59033801127465468</c:v>
                </c:pt>
                <c:pt idx="61">
                  <c:v>0.58598435666304782</c:v>
                </c:pt>
                <c:pt idx="62">
                  <c:v>0.58404087940537652</c:v>
                </c:pt>
                <c:pt idx="63">
                  <c:v>0.58494489384843784</c:v>
                </c:pt>
                <c:pt idx="64">
                  <c:v>0.58819750137712523</c:v>
                </c:pt>
                <c:pt idx="65">
                  <c:v>0.59389686206507697</c:v>
                </c:pt>
                <c:pt idx="66">
                  <c:v>0.58905340241007942</c:v>
                </c:pt>
                <c:pt idx="67">
                  <c:v>0.58739715973863893</c:v>
                </c:pt>
                <c:pt idx="68">
                  <c:v>0.5884232674122085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2B4-4D88-A3DB-8F48BBA6E58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825465920"/>
        <c:axId val="825468216"/>
      </c:lineChart>
      <c:catAx>
        <c:axId val="825465920"/>
        <c:scaling>
          <c:orientation val="minMax"/>
        </c:scaling>
        <c:delete val="0"/>
        <c:axPos val="b"/>
        <c:numFmt formatCode="0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25468216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82546821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8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Individuals screened with endoscopy in the past 10 year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25465920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E</a:t>
            </a:r>
          </a:p>
        </c:rich>
      </c:tx>
      <c:layout>
        <c:manualLayout>
          <c:xMode val="edge"/>
          <c:yMode val="edge"/>
          <c:x val="7.6555555555555557E-2"/>
          <c:y val="4.6296296296296294E-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656920384951881"/>
          <c:y val="7.9652960046660823E-2"/>
          <c:w val="0.77841907261592302"/>
          <c:h val="0.64743979825359477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1-PctCOL'!$N$1</c:f>
              <c:strCache>
                <c:ptCount val="1"/>
                <c:pt idx="0">
                  <c:v>US uptake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Suppl Figure 1-PctCOL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PctCOL'!$N$2:$N$70</c:f>
              <c:numCache>
                <c:formatCode>General</c:formatCode>
                <c:ptCount val="69"/>
                <c:pt idx="25">
                  <c:v>0.64186138744317811</c:v>
                </c:pt>
                <c:pt idx="28">
                  <c:v>0.78564315304038468</c:v>
                </c:pt>
                <c:pt idx="30">
                  <c:v>0.87010471572567361</c:v>
                </c:pt>
                <c:pt idx="33">
                  <c:v>0.9304193135252651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CDAD-4C35-988D-B1E3C759DF7B}"/>
            </c:ext>
          </c:extLst>
        </c:ser>
        <c:ser>
          <c:idx val="1"/>
          <c:order val="1"/>
          <c:tx>
            <c:strRef>
              <c:f>'Suppl Figure 1-PctCOL'!$O$1</c:f>
              <c:strCache>
                <c:ptCount val="1"/>
                <c:pt idx="0">
                  <c:v>MISCAN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1-PctCOL'!$A$2:$A$70</c:f>
              <c:numCache>
                <c:formatCode>0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PctCOL'!$O$2:$O$70</c:f>
              <c:numCache>
                <c:formatCode>General</c:formatCode>
                <c:ptCount val="69"/>
                <c:pt idx="4">
                  <c:v>0.61691859658854531</c:v>
                </c:pt>
                <c:pt idx="5">
                  <c:v>0.61707373240676766</c:v>
                </c:pt>
                <c:pt idx="6">
                  <c:v>0.62078787878787878</c:v>
                </c:pt>
                <c:pt idx="7">
                  <c:v>0.6231341635056582</c:v>
                </c:pt>
                <c:pt idx="8">
                  <c:v>0.62790352798113669</c:v>
                </c:pt>
                <c:pt idx="9">
                  <c:v>0.63158235348840974</c:v>
                </c:pt>
                <c:pt idx="10">
                  <c:v>0.63558283883340105</c:v>
                </c:pt>
                <c:pt idx="11">
                  <c:v>0.64173481519123943</c:v>
                </c:pt>
                <c:pt idx="12">
                  <c:v>0.64720749509768316</c:v>
                </c:pt>
                <c:pt idx="13">
                  <c:v>0.65356557987196662</c:v>
                </c:pt>
                <c:pt idx="14">
                  <c:v>0.65985675618138129</c:v>
                </c:pt>
                <c:pt idx="15">
                  <c:v>0.66683733734687267</c:v>
                </c:pt>
                <c:pt idx="16">
                  <c:v>0.67480769493206205</c:v>
                </c:pt>
                <c:pt idx="17">
                  <c:v>0.68177699553469573</c:v>
                </c:pt>
                <c:pt idx="18">
                  <c:v>0.68839820655444783</c:v>
                </c:pt>
                <c:pt idx="19">
                  <c:v>0.69402107165677052</c:v>
                </c:pt>
                <c:pt idx="20">
                  <c:v>0.69928739284728891</c:v>
                </c:pt>
                <c:pt idx="21">
                  <c:v>0.70305266348109985</c:v>
                </c:pt>
                <c:pt idx="22">
                  <c:v>0.7077900696308479</c:v>
                </c:pt>
                <c:pt idx="23">
                  <c:v>0.71375119513149288</c:v>
                </c:pt>
                <c:pt idx="24">
                  <c:v>0.71989650743127354</c:v>
                </c:pt>
                <c:pt idx="25">
                  <c:v>0.72579854346247585</c:v>
                </c:pt>
                <c:pt idx="26">
                  <c:v>0.739052228128394</c:v>
                </c:pt>
                <c:pt idx="27">
                  <c:v>0.76220642451502918</c:v>
                </c:pt>
                <c:pt idx="28">
                  <c:v>0.7892226133586473</c:v>
                </c:pt>
                <c:pt idx="29">
                  <c:v>0.81574667442086313</c:v>
                </c:pt>
                <c:pt idx="30">
                  <c:v>0.84050167314279078</c:v>
                </c:pt>
                <c:pt idx="31">
                  <c:v>0.86230657996989879</c:v>
                </c:pt>
                <c:pt idx="32">
                  <c:v>0.8817000390428914</c:v>
                </c:pt>
                <c:pt idx="33">
                  <c:v>0.89837165362875249</c:v>
                </c:pt>
                <c:pt idx="34">
                  <c:v>0.91202554359385812</c:v>
                </c:pt>
                <c:pt idx="35">
                  <c:v>0.92336880760468321</c:v>
                </c:pt>
                <c:pt idx="36">
                  <c:v>0.93144836450868007</c:v>
                </c:pt>
                <c:pt idx="37">
                  <c:v>0.93790898744121576</c:v>
                </c:pt>
                <c:pt idx="38">
                  <c:v>0.94256694328571722</c:v>
                </c:pt>
                <c:pt idx="39">
                  <c:v>0.94653999693234459</c:v>
                </c:pt>
                <c:pt idx="40">
                  <c:v>0.95097462941991961</c:v>
                </c:pt>
                <c:pt idx="41">
                  <c:v>0.95469794112742878</c:v>
                </c:pt>
                <c:pt idx="42">
                  <c:v>0.95677159808521051</c:v>
                </c:pt>
                <c:pt idx="43">
                  <c:v>0.95882683850454808</c:v>
                </c:pt>
                <c:pt idx="44">
                  <c:v>0.96073977691497958</c:v>
                </c:pt>
                <c:pt idx="45">
                  <c:v>0.96262415218520936</c:v>
                </c:pt>
                <c:pt idx="46">
                  <c:v>0.96435739661379205</c:v>
                </c:pt>
                <c:pt idx="47">
                  <c:v>0.9659506895855029</c:v>
                </c:pt>
                <c:pt idx="48">
                  <c:v>0.96759393364845703</c:v>
                </c:pt>
                <c:pt idx="49">
                  <c:v>0.96910917602531554</c:v>
                </c:pt>
                <c:pt idx="50">
                  <c:v>0.97064145368279198</c:v>
                </c:pt>
                <c:pt idx="51">
                  <c:v>0.97195617849350768</c:v>
                </c:pt>
                <c:pt idx="52">
                  <c:v>0.97317151673656099</c:v>
                </c:pt>
                <c:pt idx="53">
                  <c:v>0.97443212289659242</c:v>
                </c:pt>
                <c:pt idx="54">
                  <c:v>0.97556716776717278</c:v>
                </c:pt>
                <c:pt idx="55">
                  <c:v>0.97670899734900807</c:v>
                </c:pt>
                <c:pt idx="56">
                  <c:v>0.97765208546919324</c:v>
                </c:pt>
                <c:pt idx="57">
                  <c:v>0.97865317957319486</c:v>
                </c:pt>
                <c:pt idx="58">
                  <c:v>0.97955726140391475</c:v>
                </c:pt>
                <c:pt idx="59">
                  <c:v>0.98048681937245719</c:v>
                </c:pt>
                <c:pt idx="60">
                  <c:v>0.98140890085895149</c:v>
                </c:pt>
                <c:pt idx="61">
                  <c:v>0.982175376171734</c:v>
                </c:pt>
                <c:pt idx="62">
                  <c:v>0.98289643372763202</c:v>
                </c:pt>
                <c:pt idx="63">
                  <c:v>0.98358130075894923</c:v>
                </c:pt>
                <c:pt idx="64">
                  <c:v>0.98421203417346781</c:v>
                </c:pt>
                <c:pt idx="65">
                  <c:v>0.98486264022926862</c:v>
                </c:pt>
                <c:pt idx="66">
                  <c:v>0.98542335744002618</c:v>
                </c:pt>
                <c:pt idx="67">
                  <c:v>0.98596010623887342</c:v>
                </c:pt>
                <c:pt idx="68">
                  <c:v>0.986410957782595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CDAD-4C35-988D-B1E3C759DF7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825464936"/>
        <c:axId val="825465264"/>
      </c:lineChart>
      <c:catAx>
        <c:axId val="825464936"/>
        <c:scaling>
          <c:orientation val="minMax"/>
        </c:scaling>
        <c:delete val="0"/>
        <c:axPos val="b"/>
        <c:numFmt formatCode="0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25465264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825465264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8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Proportion</a:t>
                </a:r>
                <a:r>
                  <a:rPr lang="en-US" sz="8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 of last endoscopies that were colonoscopies (%)</a:t>
                </a:r>
                <a:endParaRPr lang="en-US" sz="800">
                  <a:solidFill>
                    <a:schemeClr val="tx1">
                      <a:lumMod val="65000"/>
                      <a:lumOff val="35000"/>
                    </a:schemeClr>
                  </a:solidFill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25464936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="1"/>
              <a:t>F</a:t>
            </a:r>
          </a:p>
        </c:rich>
      </c:tx>
      <c:layout>
        <c:manualLayout>
          <c:xMode val="edge"/>
          <c:yMode val="edge"/>
          <c:x val="5.1958223972003503E-2"/>
          <c:y val="4.6296296296296294E-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6135471306604271"/>
          <c:y val="7.9652960046660823E-2"/>
          <c:w val="0.79861379618497275"/>
          <c:h val="0.70704432779235926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1-UptoDate'!$B$1</c:f>
              <c:strCache>
                <c:ptCount val="1"/>
                <c:pt idx="0">
                  <c:v>AA 50+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solidFill>
                  <a:schemeClr val="tx1"/>
                </a:solidFill>
              </a:ln>
              <a:effectLst/>
            </c:spPr>
          </c:marker>
          <c:cat>
            <c:numRef>
              <c:f>'Suppl Figure 1-UptoDate'!$A$2:$A$70</c:f>
              <c:numCache>
                <c:formatCode>General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UptoDate'!$B$2:$B$70</c:f>
              <c:numCache>
                <c:formatCode>General</c:formatCode>
                <c:ptCount val="69"/>
                <c:pt idx="25">
                  <c:v>0.38600000000000001</c:v>
                </c:pt>
                <c:pt idx="28">
                  <c:v>0.433</c:v>
                </c:pt>
                <c:pt idx="30">
                  <c:v>0.48599999999999999</c:v>
                </c:pt>
                <c:pt idx="33">
                  <c:v>0.54500000000000004</c:v>
                </c:pt>
                <c:pt idx="35">
                  <c:v>0.58299999999999996</c:v>
                </c:pt>
                <c:pt idx="36">
                  <c:v>0.58636143386895745</c:v>
                </c:pt>
                <c:pt idx="38">
                  <c:v>0.58599999999999997</c:v>
                </c:pt>
                <c:pt idx="40">
                  <c:v>0.62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3CC-4082-99FB-AEA51CE7FDFD}"/>
            </c:ext>
          </c:extLst>
        </c:ser>
        <c:ser>
          <c:idx val="1"/>
          <c:order val="1"/>
          <c:tx>
            <c:strRef>
              <c:f>'Suppl Figure 1-UptoDate'!$C$1</c:f>
              <c:strCache>
                <c:ptCount val="1"/>
                <c:pt idx="0">
                  <c:v>MISCAN 50+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1-UptoDate'!$A$2:$A$70</c:f>
              <c:numCache>
                <c:formatCode>General</c:formatCode>
                <c:ptCount val="69"/>
                <c:pt idx="0">
                  <c:v>1975</c:v>
                </c:pt>
                <c:pt idx="1">
                  <c:v>1976</c:v>
                </c:pt>
                <c:pt idx="2">
                  <c:v>1977</c:v>
                </c:pt>
                <c:pt idx="3">
                  <c:v>1978</c:v>
                </c:pt>
                <c:pt idx="4">
                  <c:v>1979</c:v>
                </c:pt>
                <c:pt idx="5">
                  <c:v>1980</c:v>
                </c:pt>
                <c:pt idx="6">
                  <c:v>1981</c:v>
                </c:pt>
                <c:pt idx="7">
                  <c:v>1982</c:v>
                </c:pt>
                <c:pt idx="8">
                  <c:v>1983</c:v>
                </c:pt>
                <c:pt idx="9">
                  <c:v>1984</c:v>
                </c:pt>
                <c:pt idx="10">
                  <c:v>1985</c:v>
                </c:pt>
                <c:pt idx="11">
                  <c:v>1986</c:v>
                </c:pt>
                <c:pt idx="12">
                  <c:v>1987</c:v>
                </c:pt>
                <c:pt idx="13">
                  <c:v>1988</c:v>
                </c:pt>
                <c:pt idx="14">
                  <c:v>1989</c:v>
                </c:pt>
                <c:pt idx="15">
                  <c:v>1990</c:v>
                </c:pt>
                <c:pt idx="16">
                  <c:v>1991</c:v>
                </c:pt>
                <c:pt idx="17">
                  <c:v>1992</c:v>
                </c:pt>
                <c:pt idx="18">
                  <c:v>1993</c:v>
                </c:pt>
                <c:pt idx="19">
                  <c:v>1994</c:v>
                </c:pt>
                <c:pt idx="20">
                  <c:v>1995</c:v>
                </c:pt>
                <c:pt idx="21">
                  <c:v>1996</c:v>
                </c:pt>
                <c:pt idx="22">
                  <c:v>1997</c:v>
                </c:pt>
                <c:pt idx="23">
                  <c:v>1998</c:v>
                </c:pt>
                <c:pt idx="24">
                  <c:v>1999</c:v>
                </c:pt>
                <c:pt idx="25">
                  <c:v>2000</c:v>
                </c:pt>
                <c:pt idx="26">
                  <c:v>2001</c:v>
                </c:pt>
                <c:pt idx="27">
                  <c:v>2002</c:v>
                </c:pt>
                <c:pt idx="28">
                  <c:v>2003</c:v>
                </c:pt>
                <c:pt idx="29">
                  <c:v>2004</c:v>
                </c:pt>
                <c:pt idx="30">
                  <c:v>2005</c:v>
                </c:pt>
                <c:pt idx="31">
                  <c:v>2006</c:v>
                </c:pt>
                <c:pt idx="32">
                  <c:v>2007</c:v>
                </c:pt>
                <c:pt idx="33">
                  <c:v>2008</c:v>
                </c:pt>
                <c:pt idx="34">
                  <c:v>2009</c:v>
                </c:pt>
                <c:pt idx="35">
                  <c:v>2010</c:v>
                </c:pt>
                <c:pt idx="36">
                  <c:v>2011</c:v>
                </c:pt>
                <c:pt idx="37">
                  <c:v>2012</c:v>
                </c:pt>
                <c:pt idx="38">
                  <c:v>2013</c:v>
                </c:pt>
                <c:pt idx="39">
                  <c:v>2014</c:v>
                </c:pt>
                <c:pt idx="40">
                  <c:v>2015</c:v>
                </c:pt>
                <c:pt idx="41">
                  <c:v>2016</c:v>
                </c:pt>
                <c:pt idx="42">
                  <c:v>2017</c:v>
                </c:pt>
                <c:pt idx="43">
                  <c:v>2018</c:v>
                </c:pt>
                <c:pt idx="44">
                  <c:v>2019</c:v>
                </c:pt>
                <c:pt idx="45">
                  <c:v>2020</c:v>
                </c:pt>
                <c:pt idx="46">
                  <c:v>2021</c:v>
                </c:pt>
                <c:pt idx="47">
                  <c:v>2022</c:v>
                </c:pt>
                <c:pt idx="48">
                  <c:v>2023</c:v>
                </c:pt>
                <c:pt idx="49">
                  <c:v>2024</c:v>
                </c:pt>
                <c:pt idx="50">
                  <c:v>2025</c:v>
                </c:pt>
                <c:pt idx="51">
                  <c:v>2026</c:v>
                </c:pt>
                <c:pt idx="52">
                  <c:v>2027</c:v>
                </c:pt>
                <c:pt idx="53">
                  <c:v>2028</c:v>
                </c:pt>
                <c:pt idx="54">
                  <c:v>2029</c:v>
                </c:pt>
                <c:pt idx="55">
                  <c:v>2030</c:v>
                </c:pt>
                <c:pt idx="56">
                  <c:v>2031</c:v>
                </c:pt>
                <c:pt idx="57">
                  <c:v>2032</c:v>
                </c:pt>
                <c:pt idx="58">
                  <c:v>2033</c:v>
                </c:pt>
                <c:pt idx="59">
                  <c:v>2034</c:v>
                </c:pt>
                <c:pt idx="60">
                  <c:v>2035</c:v>
                </c:pt>
                <c:pt idx="61">
                  <c:v>2036</c:v>
                </c:pt>
                <c:pt idx="62">
                  <c:v>2037</c:v>
                </c:pt>
                <c:pt idx="63">
                  <c:v>2038</c:v>
                </c:pt>
                <c:pt idx="64">
                  <c:v>2039</c:v>
                </c:pt>
                <c:pt idx="65">
                  <c:v>2040</c:v>
                </c:pt>
                <c:pt idx="66">
                  <c:v>2041</c:v>
                </c:pt>
                <c:pt idx="67">
                  <c:v>2042</c:v>
                </c:pt>
                <c:pt idx="68">
                  <c:v>2043</c:v>
                </c:pt>
              </c:numCache>
            </c:numRef>
          </c:cat>
          <c:val>
            <c:numRef>
              <c:f>'Suppl Figure 1-UptoDate'!$C$2:$C$70</c:f>
              <c:numCache>
                <c:formatCode>General</c:formatCode>
                <c:ptCount val="69"/>
                <c:pt idx="4">
                  <c:v>3.7074844647821972E-2</c:v>
                </c:pt>
                <c:pt idx="5">
                  <c:v>6.8435290058729864E-2</c:v>
                </c:pt>
                <c:pt idx="6">
                  <c:v>0.10250864853776814</c:v>
                </c:pt>
                <c:pt idx="7">
                  <c:v>0.1377644876555385</c:v>
                </c:pt>
                <c:pt idx="8">
                  <c:v>0.17339522054176232</c:v>
                </c:pt>
                <c:pt idx="9">
                  <c:v>0.2041684095997422</c:v>
                </c:pt>
                <c:pt idx="10">
                  <c:v>0.23534073176627837</c:v>
                </c:pt>
                <c:pt idx="11">
                  <c:v>0.24873424143326689</c:v>
                </c:pt>
                <c:pt idx="12">
                  <c:v>0.26473183005554751</c:v>
                </c:pt>
                <c:pt idx="13">
                  <c:v>0.28103672677103486</c:v>
                </c:pt>
                <c:pt idx="14">
                  <c:v>0.29554720218211161</c:v>
                </c:pt>
                <c:pt idx="15">
                  <c:v>0.310048938828212</c:v>
                </c:pt>
                <c:pt idx="16">
                  <c:v>0.32167973244912729</c:v>
                </c:pt>
                <c:pt idx="17">
                  <c:v>0.33258785387369516</c:v>
                </c:pt>
                <c:pt idx="18">
                  <c:v>0.34519725673295643</c:v>
                </c:pt>
                <c:pt idx="19">
                  <c:v>0.35798303408322235</c:v>
                </c:pt>
                <c:pt idx="20">
                  <c:v>0.37024334707288181</c:v>
                </c:pt>
                <c:pt idx="21">
                  <c:v>0.38644798347825804</c:v>
                </c:pt>
                <c:pt idx="22">
                  <c:v>0.39993362679211003</c:v>
                </c:pt>
                <c:pt idx="23">
                  <c:v>0.41417086478600307</c:v>
                </c:pt>
                <c:pt idx="24">
                  <c:v>0.42934044929863008</c:v>
                </c:pt>
                <c:pt idx="25">
                  <c:v>0.4448026213637396</c:v>
                </c:pt>
                <c:pt idx="26">
                  <c:v>0.45358072236100921</c:v>
                </c:pt>
                <c:pt idx="27">
                  <c:v>0.46437352405265458</c:v>
                </c:pt>
                <c:pt idx="28">
                  <c:v>0.47638517168452721</c:v>
                </c:pt>
                <c:pt idx="29">
                  <c:v>0.49125770515745559</c:v>
                </c:pt>
                <c:pt idx="30">
                  <c:v>0.50868277725478162</c:v>
                </c:pt>
                <c:pt idx="31">
                  <c:v>0.51678612936893109</c:v>
                </c:pt>
                <c:pt idx="32">
                  <c:v>0.52839251184505753</c:v>
                </c:pt>
                <c:pt idx="33">
                  <c:v>0.54289110835345522</c:v>
                </c:pt>
                <c:pt idx="34">
                  <c:v>0.55903615455618572</c:v>
                </c:pt>
                <c:pt idx="35">
                  <c:v>0.57741614105499861</c:v>
                </c:pt>
                <c:pt idx="36">
                  <c:v>0.57270829616448649</c:v>
                </c:pt>
                <c:pt idx="37">
                  <c:v>0.57235312266359262</c:v>
                </c:pt>
                <c:pt idx="38">
                  <c:v>0.57546544711484249</c:v>
                </c:pt>
                <c:pt idx="39">
                  <c:v>0.58156556476211374</c:v>
                </c:pt>
                <c:pt idx="40">
                  <c:v>0.60794350597930868</c:v>
                </c:pt>
                <c:pt idx="41">
                  <c:v>0.62699941584330543</c:v>
                </c:pt>
                <c:pt idx="42">
                  <c:v>0.61763843648018846</c:v>
                </c:pt>
                <c:pt idx="43">
                  <c:v>0.61406822159003638</c:v>
                </c:pt>
                <c:pt idx="44">
                  <c:v>0.6147066787269343</c:v>
                </c:pt>
                <c:pt idx="45">
                  <c:v>0.61755124167757525</c:v>
                </c:pt>
                <c:pt idx="46">
                  <c:v>0.61350328662910558</c:v>
                </c:pt>
                <c:pt idx="47">
                  <c:v>0.6131120352257402</c:v>
                </c:pt>
                <c:pt idx="48">
                  <c:v>0.61558882466786158</c:v>
                </c:pt>
                <c:pt idx="49">
                  <c:v>0.6207775047517845</c:v>
                </c:pt>
                <c:pt idx="50">
                  <c:v>0.62669722278698914</c:v>
                </c:pt>
                <c:pt idx="51">
                  <c:v>0.62167482821319864</c:v>
                </c:pt>
                <c:pt idx="52">
                  <c:v>0.6197619894606079</c:v>
                </c:pt>
                <c:pt idx="53">
                  <c:v>0.62061604984382135</c:v>
                </c:pt>
                <c:pt idx="54">
                  <c:v>0.62407957264137426</c:v>
                </c:pt>
                <c:pt idx="55">
                  <c:v>0.63057328781025479</c:v>
                </c:pt>
                <c:pt idx="56">
                  <c:v>0.62497945638479935</c:v>
                </c:pt>
                <c:pt idx="57">
                  <c:v>0.62311761163110024</c:v>
                </c:pt>
                <c:pt idx="58">
                  <c:v>0.62417276262323584</c:v>
                </c:pt>
                <c:pt idx="59">
                  <c:v>0.62793373907750938</c:v>
                </c:pt>
                <c:pt idx="60">
                  <c:v>0.63474509539164725</c:v>
                </c:pt>
                <c:pt idx="61">
                  <c:v>0.62920859131967588</c:v>
                </c:pt>
                <c:pt idx="62">
                  <c:v>0.62684170007322049</c:v>
                </c:pt>
                <c:pt idx="63">
                  <c:v>0.62760069287274545</c:v>
                </c:pt>
                <c:pt idx="64">
                  <c:v>0.63086297820389192</c:v>
                </c:pt>
                <c:pt idx="65">
                  <c:v>0.63677183171847995</c:v>
                </c:pt>
                <c:pt idx="66">
                  <c:v>0.63080623681216641</c:v>
                </c:pt>
                <c:pt idx="67">
                  <c:v>0.62881094334828591</c:v>
                </c:pt>
                <c:pt idx="68">
                  <c:v>0.6299128110158688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3CC-4082-99FB-AEA51CE7FDF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867956736"/>
        <c:axId val="867954440"/>
      </c:lineChart>
      <c:catAx>
        <c:axId val="867956736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67954440"/>
        <c:crosses val="autoZero"/>
        <c:auto val="1"/>
        <c:lblAlgn val="ctr"/>
        <c:lblOffset val="100"/>
        <c:tickLblSkip val="5"/>
        <c:tickMarkSkip val="5"/>
        <c:noMultiLvlLbl val="0"/>
      </c:catAx>
      <c:valAx>
        <c:axId val="86795444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800">
                    <a:solidFill>
                      <a:schemeClr val="tx1">
                        <a:lumMod val="65000"/>
                        <a:lumOff val="35000"/>
                      </a:schemeClr>
                    </a:solidFill>
                  </a:rPr>
                  <a:t>Individuals up to date with screening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6795673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/>
              <a:t>A</a:t>
            </a:r>
          </a:p>
        </c:rich>
      </c:tx>
      <c:layout>
        <c:manualLayout>
          <c:xMode val="edge"/>
          <c:yMode val="edge"/>
          <c:x val="9.5333088126850277E-2"/>
          <c:y val="0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2982193615839513"/>
          <c:y val="9.6539687820109563E-2"/>
          <c:w val="0.43742128706940681"/>
          <c:h val="0.697215890937956"/>
        </c:manualLayout>
      </c:layout>
      <c:lineChart>
        <c:grouping val="standard"/>
        <c:varyColors val="0"/>
        <c:ser>
          <c:idx val="0"/>
          <c:order val="0"/>
          <c:tx>
            <c:strRef>
              <c:f>'Suppl Figure 2'!$B$2</c:f>
              <c:strCache>
                <c:ptCount val="1"/>
                <c:pt idx="0">
                  <c:v>Preventive services</c:v>
                </c:pt>
              </c:strCache>
            </c:strRef>
          </c:tx>
          <c:spPr>
            <a:ln w="19050" cap="rnd">
              <a:solidFill>
                <a:schemeClr val="tx1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2"/>
                <c:pt idx="0">
                  <c:v>43891</c:v>
                </c:pt>
                <c:pt idx="1">
                  <c:v>43922</c:v>
                </c:pt>
                <c:pt idx="2">
                  <c:v>43952</c:v>
                </c:pt>
                <c:pt idx="3">
                  <c:v>43983</c:v>
                </c:pt>
                <c:pt idx="4">
                  <c:v>44013</c:v>
                </c:pt>
                <c:pt idx="5">
                  <c:v>44044</c:v>
                </c:pt>
                <c:pt idx="6">
                  <c:v>44075</c:v>
                </c:pt>
                <c:pt idx="7">
                  <c:v>44105</c:v>
                </c:pt>
                <c:pt idx="8">
                  <c:v>44136</c:v>
                </c:pt>
                <c:pt idx="9">
                  <c:v>44166</c:v>
                </c:pt>
                <c:pt idx="10">
                  <c:v>44197</c:v>
                </c:pt>
                <c:pt idx="11">
                  <c:v>44228</c:v>
                </c:pt>
              </c:numCache>
            </c:numRef>
          </c:cat>
          <c:val>
            <c:numRef>
              <c:f>'Suppl Figure 2'!$B$3:$B$21</c:f>
              <c:numCache>
                <c:formatCode>0.0</c:formatCode>
                <c:ptCount val="12"/>
                <c:pt idx="0">
                  <c:v>-41.1</c:v>
                </c:pt>
                <c:pt idx="1">
                  <c:v>-85.6</c:v>
                </c:pt>
                <c:pt idx="2">
                  <c:v>-61.5</c:v>
                </c:pt>
                <c:pt idx="3">
                  <c:v>-29</c:v>
                </c:pt>
                <c:pt idx="4">
                  <c:v>-20.399999999999999</c:v>
                </c:pt>
                <c:pt idx="5">
                  <c:v>-9.1999999999999993</c:v>
                </c:pt>
                <c:pt idx="6">
                  <c:v>-16.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115E-4F04-80A5-2776CE3C40B6}"/>
            </c:ext>
          </c:extLst>
        </c:ser>
        <c:ser>
          <c:idx val="1"/>
          <c:order val="1"/>
          <c:tx>
            <c:strRef>
              <c:f>'Suppl Figure 2'!$C$2</c:f>
              <c:strCache>
                <c:ptCount val="1"/>
                <c:pt idx="0">
                  <c:v>Base case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prstDash val="solid"/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2"/>
                <c:pt idx="0">
                  <c:v>43891</c:v>
                </c:pt>
                <c:pt idx="1">
                  <c:v>43922</c:v>
                </c:pt>
                <c:pt idx="2">
                  <c:v>43952</c:v>
                </c:pt>
                <c:pt idx="3">
                  <c:v>43983</c:v>
                </c:pt>
                <c:pt idx="4">
                  <c:v>44013</c:v>
                </c:pt>
                <c:pt idx="5">
                  <c:v>44044</c:v>
                </c:pt>
                <c:pt idx="6">
                  <c:v>44075</c:v>
                </c:pt>
                <c:pt idx="7">
                  <c:v>44105</c:v>
                </c:pt>
                <c:pt idx="8">
                  <c:v>44136</c:v>
                </c:pt>
                <c:pt idx="9">
                  <c:v>44166</c:v>
                </c:pt>
                <c:pt idx="10">
                  <c:v>44197</c:v>
                </c:pt>
                <c:pt idx="11">
                  <c:v>44228</c:v>
                </c:pt>
              </c:numCache>
            </c:numRef>
          </c:cat>
          <c:val>
            <c:numRef>
              <c:f>'Suppl Figure 2'!$C$3:$C$21</c:f>
              <c:numCache>
                <c:formatCode>General</c:formatCode>
                <c:ptCount val="12"/>
                <c:pt idx="6" formatCode="0.0">
                  <c:v>-16.3</c:v>
                </c:pt>
                <c:pt idx="7" formatCode="0.0">
                  <c:v>-15</c:v>
                </c:pt>
                <c:pt idx="8" formatCode="0.0">
                  <c:v>-15</c:v>
                </c:pt>
                <c:pt idx="9" formatCode="0.0">
                  <c:v>-15</c:v>
                </c:pt>
                <c:pt idx="10" formatCode="0.0">
                  <c:v>-15</c:v>
                </c:pt>
                <c:pt idx="11" formatCode="0.0">
                  <c:v>-1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115E-4F04-80A5-2776CE3C40B6}"/>
            </c:ext>
          </c:extLst>
        </c:ser>
        <c:ser>
          <c:idx val="2"/>
          <c:order val="2"/>
          <c:tx>
            <c:strRef>
              <c:f>'Suppl Figure 2'!$D$2</c:f>
              <c:strCache>
                <c:ptCount val="1"/>
                <c:pt idx="0">
                  <c:v>Lower level of disruption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prstDash val="dash"/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2"/>
                <c:pt idx="0">
                  <c:v>43891</c:v>
                </c:pt>
                <c:pt idx="1">
                  <c:v>43922</c:v>
                </c:pt>
                <c:pt idx="2">
                  <c:v>43952</c:v>
                </c:pt>
                <c:pt idx="3">
                  <c:v>43983</c:v>
                </c:pt>
                <c:pt idx="4">
                  <c:v>44013</c:v>
                </c:pt>
                <c:pt idx="5">
                  <c:v>44044</c:v>
                </c:pt>
                <c:pt idx="6">
                  <c:v>44075</c:v>
                </c:pt>
                <c:pt idx="7">
                  <c:v>44105</c:v>
                </c:pt>
                <c:pt idx="8">
                  <c:v>44136</c:v>
                </c:pt>
                <c:pt idx="9">
                  <c:v>44166</c:v>
                </c:pt>
                <c:pt idx="10">
                  <c:v>44197</c:v>
                </c:pt>
                <c:pt idx="11">
                  <c:v>44228</c:v>
                </c:pt>
              </c:numCache>
            </c:numRef>
          </c:cat>
          <c:val>
            <c:numRef>
              <c:f>'Suppl Figure 2'!$D$3:$D$21</c:f>
              <c:numCache>
                <c:formatCode>0.0</c:formatCode>
                <c:ptCount val="12"/>
                <c:pt idx="0">
                  <c:v>-25.9</c:v>
                </c:pt>
                <c:pt idx="1">
                  <c:v>-74.7</c:v>
                </c:pt>
                <c:pt idx="2">
                  <c:v>-44.4</c:v>
                </c:pt>
                <c:pt idx="3">
                  <c:v>-17</c:v>
                </c:pt>
                <c:pt idx="4">
                  <c:v>-11.3</c:v>
                </c:pt>
                <c:pt idx="5">
                  <c:v>-4.8</c:v>
                </c:pt>
                <c:pt idx="6">
                  <c:v>-8.9</c:v>
                </c:pt>
                <c:pt idx="7">
                  <c:v>-8.3000000000000007</c:v>
                </c:pt>
                <c:pt idx="8">
                  <c:v>-8.3000000000000007</c:v>
                </c:pt>
                <c:pt idx="9">
                  <c:v>-8.3000000000000007</c:v>
                </c:pt>
                <c:pt idx="10">
                  <c:v>-8.3000000000000007</c:v>
                </c:pt>
                <c:pt idx="11">
                  <c:v>-8.3000000000000007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2-115E-4F04-80A5-2776CE3C40B6}"/>
            </c:ext>
          </c:extLst>
        </c:ser>
        <c:ser>
          <c:idx val="3"/>
          <c:order val="3"/>
          <c:tx>
            <c:strRef>
              <c:f>'Suppl Figure 2'!$E$2</c:f>
              <c:strCache>
                <c:ptCount val="1"/>
                <c:pt idx="0">
                  <c:v>Following COVID-19 mortality trend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prstDash val="sysDot"/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2"/>
                <c:pt idx="0">
                  <c:v>43891</c:v>
                </c:pt>
                <c:pt idx="1">
                  <c:v>43922</c:v>
                </c:pt>
                <c:pt idx="2">
                  <c:v>43952</c:v>
                </c:pt>
                <c:pt idx="3">
                  <c:v>43983</c:v>
                </c:pt>
                <c:pt idx="4">
                  <c:v>44013</c:v>
                </c:pt>
                <c:pt idx="5">
                  <c:v>44044</c:v>
                </c:pt>
                <c:pt idx="6">
                  <c:v>44075</c:v>
                </c:pt>
                <c:pt idx="7">
                  <c:v>44105</c:v>
                </c:pt>
                <c:pt idx="8">
                  <c:v>44136</c:v>
                </c:pt>
                <c:pt idx="9">
                  <c:v>44166</c:v>
                </c:pt>
                <c:pt idx="10">
                  <c:v>44197</c:v>
                </c:pt>
                <c:pt idx="11">
                  <c:v>44228</c:v>
                </c:pt>
              </c:numCache>
            </c:numRef>
          </c:cat>
          <c:val>
            <c:numRef>
              <c:f>'Suppl Figure 2'!$E$3:$E$21</c:f>
              <c:numCache>
                <c:formatCode>General</c:formatCode>
                <c:ptCount val="12"/>
                <c:pt idx="4" formatCode="0.0">
                  <c:v>-20.399999999999999</c:v>
                </c:pt>
                <c:pt idx="5" formatCode="0.0">
                  <c:v>-22.6</c:v>
                </c:pt>
                <c:pt idx="6" formatCode="0.0">
                  <c:v>-17.8</c:v>
                </c:pt>
                <c:pt idx="7" formatCode="0.0">
                  <c:v>-17.399999999999999</c:v>
                </c:pt>
                <c:pt idx="8" formatCode="0.0">
                  <c:v>-28.8</c:v>
                </c:pt>
                <c:pt idx="9" formatCode="0.0">
                  <c:v>-55.3</c:v>
                </c:pt>
                <c:pt idx="10" formatCode="0.0">
                  <c:v>-70.5</c:v>
                </c:pt>
                <c:pt idx="11" formatCode="0.0">
                  <c:v>-54.1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3-115E-4F04-80A5-2776CE3C40B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663937600"/>
        <c:axId val="663941208"/>
        <c:extLst>
          <c:ext xmlns:c15="http://schemas.microsoft.com/office/drawing/2012/chart" uri="{02D57815-91ED-43cb-92C2-25804820EDAC}">
            <c15:filteredLineSeries>
              <c15:ser>
                <c:idx val="4"/>
                <c:order val="4"/>
                <c:tx>
                  <c:strRef>
                    <c:extLst>
                      <c:ext uri="{02D57815-91ED-43cb-92C2-25804820EDAC}">
                        <c15:formulaRef>
                          <c15:sqref>'V:\PRJCT\screen\Gastrointestinal\MC_MISCAN\CRC_ColorectalCancer\US_Covid\Results\[Copy of plots.xlsx]Disruption'!$F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91</c:v>
                      </c:pt>
                      <c:pt idx="1">
                        <c:v>43922</c:v>
                      </c:pt>
                      <c:pt idx="2">
                        <c:v>43952</c:v>
                      </c:pt>
                      <c:pt idx="3">
                        <c:v>43983</c:v>
                      </c:pt>
                      <c:pt idx="4">
                        <c:v>44013</c:v>
                      </c:pt>
                      <c:pt idx="5">
                        <c:v>44044</c:v>
                      </c:pt>
                      <c:pt idx="6">
                        <c:v>44075</c:v>
                      </c:pt>
                      <c:pt idx="7">
                        <c:v>44105</c:v>
                      </c:pt>
                      <c:pt idx="8">
                        <c:v>44136</c:v>
                      </c:pt>
                      <c:pt idx="9">
                        <c:v>44166</c:v>
                      </c:pt>
                      <c:pt idx="10">
                        <c:v>44197</c:v>
                      </c:pt>
                      <c:pt idx="11">
                        <c:v>44228</c:v>
                      </c:pt>
                      <c:pt idx="12">
                        <c:v>44409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Disruption!$F$3:$F$20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4-115E-4F04-80A5-2776CE3C40B6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PRJCT\screen\Gastrointestinal\MC_MISCAN\CRC_ColorectalCancer\US_Covid\Results\[Copy of plots.xlsx]Disruption'!$I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accent6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91</c:v>
                      </c:pt>
                      <c:pt idx="1">
                        <c:v>43922</c:v>
                      </c:pt>
                      <c:pt idx="2">
                        <c:v>43952</c:v>
                      </c:pt>
                      <c:pt idx="3">
                        <c:v>43983</c:v>
                      </c:pt>
                      <c:pt idx="4">
                        <c:v>44013</c:v>
                      </c:pt>
                      <c:pt idx="5">
                        <c:v>44044</c:v>
                      </c:pt>
                      <c:pt idx="6">
                        <c:v>44075</c:v>
                      </c:pt>
                      <c:pt idx="7">
                        <c:v>44105</c:v>
                      </c:pt>
                      <c:pt idx="8">
                        <c:v>44136</c:v>
                      </c:pt>
                      <c:pt idx="9">
                        <c:v>44166</c:v>
                      </c:pt>
                      <c:pt idx="10">
                        <c:v>44197</c:v>
                      </c:pt>
                      <c:pt idx="11">
                        <c:v>44228</c:v>
                      </c:pt>
                      <c:pt idx="12">
                        <c:v>44409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Disruption!$I$3:$I$20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115E-4F04-80A5-2776CE3C40B6}"/>
                  </c:ext>
                </c:extLst>
              </c15:ser>
            </c15:filteredLineSeries>
            <c15:filteredLineSeries>
              <c15:ser>
                <c:idx val="6"/>
                <c:order val="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PRJCT\screen\Gastrointestinal\MC_MISCAN\CRC_ColorectalCancer\US_Covid\Results\[Copy of plots.xlsx]Disruption'!$G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accent1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91</c:v>
                      </c:pt>
                      <c:pt idx="1">
                        <c:v>43922</c:v>
                      </c:pt>
                      <c:pt idx="2">
                        <c:v>43952</c:v>
                      </c:pt>
                      <c:pt idx="3">
                        <c:v>43983</c:v>
                      </c:pt>
                      <c:pt idx="4">
                        <c:v>44013</c:v>
                      </c:pt>
                      <c:pt idx="5">
                        <c:v>44044</c:v>
                      </c:pt>
                      <c:pt idx="6">
                        <c:v>44075</c:v>
                      </c:pt>
                      <c:pt idx="7">
                        <c:v>44105</c:v>
                      </c:pt>
                      <c:pt idx="8">
                        <c:v>44136</c:v>
                      </c:pt>
                      <c:pt idx="9">
                        <c:v>44166</c:v>
                      </c:pt>
                      <c:pt idx="10">
                        <c:v>44197</c:v>
                      </c:pt>
                      <c:pt idx="11">
                        <c:v>44228</c:v>
                      </c:pt>
                      <c:pt idx="12">
                        <c:v>44409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Disruption!$G$3:$G$20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115E-4F04-80A5-2776CE3C40B6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PRJCT\screen\Gastrointestinal\MC_MISCAN\CRC_ColorectalCancer\US_Covid\Results\[Copy of plots.xlsx]Disruption'!$H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91</c:v>
                      </c:pt>
                      <c:pt idx="1">
                        <c:v>43922</c:v>
                      </c:pt>
                      <c:pt idx="2">
                        <c:v>43952</c:v>
                      </c:pt>
                      <c:pt idx="3">
                        <c:v>43983</c:v>
                      </c:pt>
                      <c:pt idx="4">
                        <c:v>44013</c:v>
                      </c:pt>
                      <c:pt idx="5">
                        <c:v>44044</c:v>
                      </c:pt>
                      <c:pt idx="6">
                        <c:v>44075</c:v>
                      </c:pt>
                      <c:pt idx="7">
                        <c:v>44105</c:v>
                      </c:pt>
                      <c:pt idx="8">
                        <c:v>44136</c:v>
                      </c:pt>
                      <c:pt idx="9">
                        <c:v>44166</c:v>
                      </c:pt>
                      <c:pt idx="10">
                        <c:v>44197</c:v>
                      </c:pt>
                      <c:pt idx="11">
                        <c:v>44228</c:v>
                      </c:pt>
                      <c:pt idx="12">
                        <c:v>44409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Disruption!$H$3:$H$20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115E-4F04-80A5-2776CE3C40B6}"/>
                  </c:ext>
                </c:extLst>
              </c15:ser>
            </c15:filteredLineSeries>
          </c:ext>
        </c:extLst>
      </c:lineChart>
      <c:dateAx>
        <c:axId val="663937600"/>
        <c:scaling>
          <c:orientation val="minMax"/>
        </c:scaling>
        <c:delete val="0"/>
        <c:axPos val="b"/>
        <c:numFmt formatCode="mmm\-yy" sourceLinked="1"/>
        <c:majorTickMark val="out"/>
        <c:minorTickMark val="out"/>
        <c:tickLblPos val="low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63941208"/>
        <c:crossesAt val="-90"/>
        <c:auto val="1"/>
        <c:lblOffset val="100"/>
        <c:baseTimeUnit val="months"/>
      </c:dateAx>
      <c:valAx>
        <c:axId val="6639412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900"/>
                  <a:t>Decrease in preventice service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63937600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tr"/>
      <c:layout>
        <c:manualLayout>
          <c:xMode val="edge"/>
          <c:yMode val="edge"/>
          <c:x val="0.60658259003931547"/>
          <c:y val="7.0792448062312219E-2"/>
          <c:w val="0.37681989958724033"/>
          <c:h val="0.5978338625734633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/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/>
              <a:t>B</a:t>
            </a:r>
          </a:p>
        </c:rich>
      </c:tx>
      <c:layout>
        <c:manualLayout>
          <c:xMode val="edge"/>
          <c:yMode val="edge"/>
          <c:x val="9.877354791598475E-2"/>
          <c:y val="0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2982193615839513"/>
          <c:y val="9.6539687820109563E-2"/>
          <c:w val="0.43742128706940681"/>
          <c:h val="0.697215890937956"/>
        </c:manualLayout>
      </c:layout>
      <c:lineChart>
        <c:grouping val="standard"/>
        <c:varyColors val="0"/>
        <c:ser>
          <c:idx val="4"/>
          <c:order val="4"/>
          <c:tx>
            <c:strRef>
              <c:f>'Suppl Figure 2'!$F$2</c:f>
              <c:strCache>
                <c:ptCount val="1"/>
                <c:pt idx="0">
                  <c:v>Diagnostic services</c:v>
                </c:pt>
              </c:strCache>
            </c:strRef>
          </c:tx>
          <c:spPr>
            <a:ln w="19050" cap="rnd">
              <a:solidFill>
                <a:schemeClr val="tx1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3"/>
                <c:pt idx="0">
                  <c:v>43862</c:v>
                </c:pt>
                <c:pt idx="1">
                  <c:v>43891</c:v>
                </c:pt>
                <c:pt idx="2">
                  <c:v>43922</c:v>
                </c:pt>
                <c:pt idx="3">
                  <c:v>43952</c:v>
                </c:pt>
                <c:pt idx="4">
                  <c:v>43983</c:v>
                </c:pt>
                <c:pt idx="5">
                  <c:v>44013</c:v>
                </c:pt>
                <c:pt idx="6">
                  <c:v>44044</c:v>
                </c:pt>
                <c:pt idx="7">
                  <c:v>44075</c:v>
                </c:pt>
                <c:pt idx="8">
                  <c:v>44105</c:v>
                </c:pt>
                <c:pt idx="9">
                  <c:v>44136</c:v>
                </c:pt>
                <c:pt idx="10">
                  <c:v>44166</c:v>
                </c:pt>
                <c:pt idx="11">
                  <c:v>44197</c:v>
                </c:pt>
                <c:pt idx="12">
                  <c:v>44228</c:v>
                </c:pt>
              </c:numCache>
            </c:numRef>
          </c:cat>
          <c:val>
            <c:numRef>
              <c:f>'Suppl Figure 2'!$F$3:$F$21</c:f>
              <c:numCache>
                <c:formatCode>0.0</c:formatCode>
                <c:ptCount val="13"/>
                <c:pt idx="1">
                  <c:v>-28.499999999999996</c:v>
                </c:pt>
                <c:pt idx="2">
                  <c:v>-45.833333333333336</c:v>
                </c:pt>
                <c:pt idx="3">
                  <c:v>-42.5</c:v>
                </c:pt>
                <c:pt idx="4">
                  <c:v>-18.899999999999999</c:v>
                </c:pt>
                <c:pt idx="5">
                  <c:v>-20.7</c:v>
                </c:pt>
                <c:pt idx="6">
                  <c:v>-9.4</c:v>
                </c:pt>
                <c:pt idx="7" formatCode="0.00">
                  <c:v>-11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0-70BA-4ED3-BAD9-2CACE849E983}"/>
            </c:ext>
          </c:extLst>
        </c:ser>
        <c:ser>
          <c:idx val="6"/>
          <c:order val="5"/>
          <c:tx>
            <c:strRef>
              <c:f>'Suppl Figure 2'!$G$2</c:f>
              <c:strCache>
                <c:ptCount val="1"/>
                <c:pt idx="0">
                  <c:v>Base case</c:v>
                </c:pt>
              </c:strCache>
            </c:strRef>
          </c:tx>
          <c:spPr>
            <a:ln w="19050" cap="rnd">
              <a:solidFill>
                <a:schemeClr val="tx1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3"/>
                <c:pt idx="0">
                  <c:v>43862</c:v>
                </c:pt>
                <c:pt idx="1">
                  <c:v>43891</c:v>
                </c:pt>
                <c:pt idx="2">
                  <c:v>43922</c:v>
                </c:pt>
                <c:pt idx="3">
                  <c:v>43952</c:v>
                </c:pt>
                <c:pt idx="4">
                  <c:v>43983</c:v>
                </c:pt>
                <c:pt idx="5">
                  <c:v>44013</c:v>
                </c:pt>
                <c:pt idx="6">
                  <c:v>44044</c:v>
                </c:pt>
                <c:pt idx="7">
                  <c:v>44075</c:v>
                </c:pt>
                <c:pt idx="8">
                  <c:v>44105</c:v>
                </c:pt>
                <c:pt idx="9">
                  <c:v>44136</c:v>
                </c:pt>
                <c:pt idx="10">
                  <c:v>44166</c:v>
                </c:pt>
                <c:pt idx="11">
                  <c:v>44197</c:v>
                </c:pt>
                <c:pt idx="12">
                  <c:v>44228</c:v>
                </c:pt>
              </c:numCache>
            </c:numRef>
          </c:cat>
          <c:val>
            <c:numRef>
              <c:f>'Suppl Figure 2'!$G$3:$G$21</c:f>
              <c:numCache>
                <c:formatCode>General</c:formatCode>
                <c:ptCount val="13"/>
                <c:pt idx="7" formatCode="0.0">
                  <c:v>-11</c:v>
                </c:pt>
                <c:pt idx="8" formatCode="0.0">
                  <c:v>-11.5</c:v>
                </c:pt>
                <c:pt idx="9" formatCode="0.0">
                  <c:v>-11.5</c:v>
                </c:pt>
                <c:pt idx="10" formatCode="0.0">
                  <c:v>-11.5</c:v>
                </c:pt>
                <c:pt idx="11" formatCode="0.0">
                  <c:v>-11.5</c:v>
                </c:pt>
                <c:pt idx="12" formatCode="0.0">
                  <c:v>-11.5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70BA-4ED3-BAD9-2CACE849E983}"/>
            </c:ext>
          </c:extLst>
        </c:ser>
        <c:ser>
          <c:idx val="7"/>
          <c:order val="6"/>
          <c:tx>
            <c:strRef>
              <c:f>'Suppl Figure 2'!$H$2</c:f>
              <c:strCache>
                <c:ptCount val="1"/>
                <c:pt idx="0">
                  <c:v>Lower level of disruption</c:v>
                </c:pt>
              </c:strCache>
            </c:strRef>
          </c:tx>
          <c:spPr>
            <a:ln w="19050" cap="rnd">
              <a:solidFill>
                <a:schemeClr val="bg1">
                  <a:lumMod val="50000"/>
                </a:schemeClr>
              </a:solidFill>
              <a:prstDash val="dash"/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3"/>
                <c:pt idx="0">
                  <c:v>43862</c:v>
                </c:pt>
                <c:pt idx="1">
                  <c:v>43891</c:v>
                </c:pt>
                <c:pt idx="2">
                  <c:v>43922</c:v>
                </c:pt>
                <c:pt idx="3">
                  <c:v>43952</c:v>
                </c:pt>
                <c:pt idx="4">
                  <c:v>43983</c:v>
                </c:pt>
                <c:pt idx="5">
                  <c:v>44013</c:v>
                </c:pt>
                <c:pt idx="6">
                  <c:v>44044</c:v>
                </c:pt>
                <c:pt idx="7">
                  <c:v>44075</c:v>
                </c:pt>
                <c:pt idx="8">
                  <c:v>44105</c:v>
                </c:pt>
                <c:pt idx="9">
                  <c:v>44136</c:v>
                </c:pt>
                <c:pt idx="10">
                  <c:v>44166</c:v>
                </c:pt>
                <c:pt idx="11">
                  <c:v>44197</c:v>
                </c:pt>
                <c:pt idx="12">
                  <c:v>44228</c:v>
                </c:pt>
              </c:numCache>
            </c:numRef>
          </c:cat>
          <c:val>
            <c:numRef>
              <c:f>'Suppl Figure 2'!$H$3:$H$21</c:f>
              <c:numCache>
                <c:formatCode>0.00</c:formatCode>
                <c:ptCount val="13"/>
                <c:pt idx="1">
                  <c:v>-16.618075801749271</c:v>
                </c:pt>
                <c:pt idx="2">
                  <c:v>-29.72972972972973</c:v>
                </c:pt>
                <c:pt idx="3">
                  <c:v>-26.984126984126984</c:v>
                </c:pt>
                <c:pt idx="4">
                  <c:v>-10.436223081170622</c:v>
                </c:pt>
                <c:pt idx="5" formatCode="0.0">
                  <c:v>-11.54489682097044</c:v>
                </c:pt>
                <c:pt idx="6" formatCode="0.0">
                  <c:v>-4.9317943336831069</c:v>
                </c:pt>
                <c:pt idx="7" formatCode="0.0">
                  <c:v>-5.8201058201058196</c:v>
                </c:pt>
                <c:pt idx="8" formatCode="0.0">
                  <c:v>-6.1244253885824609</c:v>
                </c:pt>
                <c:pt idx="9" formatCode="0.0">
                  <c:v>-6.1244253885824609</c:v>
                </c:pt>
                <c:pt idx="10" formatCode="0.0">
                  <c:v>-6.1244253885824609</c:v>
                </c:pt>
                <c:pt idx="11" formatCode="0.0">
                  <c:v>-6.1244253885824609</c:v>
                </c:pt>
                <c:pt idx="12" formatCode="0.0">
                  <c:v>-6.1244253885824609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2-70BA-4ED3-BAD9-2CACE849E983}"/>
            </c:ext>
          </c:extLst>
        </c:ser>
        <c:ser>
          <c:idx val="5"/>
          <c:order val="7"/>
          <c:tx>
            <c:strRef>
              <c:f>'Suppl Figure 2'!$I$2</c:f>
              <c:strCache>
                <c:ptCount val="1"/>
                <c:pt idx="0">
                  <c:v>Higher level of disruption</c:v>
                </c:pt>
              </c:strCache>
            </c:strRef>
          </c:tx>
          <c:spPr>
            <a:ln w="19050" cap="rnd">
              <a:solidFill>
                <a:schemeClr val="tx1">
                  <a:lumMod val="50000"/>
                  <a:lumOff val="50000"/>
                </a:schemeClr>
              </a:solidFill>
              <a:prstDash val="sysDot"/>
              <a:round/>
            </a:ln>
            <a:effectLst/>
          </c:spPr>
          <c:marker>
            <c:symbol val="none"/>
          </c:marker>
          <c:cat>
            <c:numRef>
              <c:f>'Suppl Figure 2'!$A$3:$A$21</c:f>
              <c:numCache>
                <c:formatCode>mmm\-yy</c:formatCode>
                <c:ptCount val="13"/>
                <c:pt idx="0">
                  <c:v>43862</c:v>
                </c:pt>
                <c:pt idx="1">
                  <c:v>43891</c:v>
                </c:pt>
                <c:pt idx="2">
                  <c:v>43922</c:v>
                </c:pt>
                <c:pt idx="3">
                  <c:v>43952</c:v>
                </c:pt>
                <c:pt idx="4">
                  <c:v>43983</c:v>
                </c:pt>
                <c:pt idx="5">
                  <c:v>44013</c:v>
                </c:pt>
                <c:pt idx="6">
                  <c:v>44044</c:v>
                </c:pt>
                <c:pt idx="7">
                  <c:v>44075</c:v>
                </c:pt>
                <c:pt idx="8">
                  <c:v>44105</c:v>
                </c:pt>
                <c:pt idx="9">
                  <c:v>44136</c:v>
                </c:pt>
                <c:pt idx="10">
                  <c:v>44166</c:v>
                </c:pt>
                <c:pt idx="11">
                  <c:v>44197</c:v>
                </c:pt>
                <c:pt idx="12">
                  <c:v>44228</c:v>
                </c:pt>
              </c:numCache>
            </c:numRef>
          </c:cat>
          <c:val>
            <c:numRef>
              <c:f>'Suppl Figure 2'!$I$3:$I$21</c:f>
              <c:numCache>
                <c:formatCode>General</c:formatCode>
                <c:ptCount val="13"/>
                <c:pt idx="5" formatCode="0.0">
                  <c:v>-20.7</c:v>
                </c:pt>
                <c:pt idx="6" formatCode="0.0">
                  <c:v>-18.295473285871374</c:v>
                </c:pt>
                <c:pt idx="7" formatCode="0.0">
                  <c:v>-14.357935073495584</c:v>
                </c:pt>
                <c:pt idx="8" formatCode="0.0">
                  <c:v>-14.046047745309064</c:v>
                </c:pt>
                <c:pt idx="9" formatCode="0.0">
                  <c:v>-23.279510728433134</c:v>
                </c:pt>
                <c:pt idx="10" formatCode="0.0">
                  <c:v>-44.661587087414681</c:v>
                </c:pt>
                <c:pt idx="11" formatCode="0.0">
                  <c:v>-56.992349985075464</c:v>
                </c:pt>
                <c:pt idx="12" formatCode="0.0">
                  <c:v>-43.75490851853899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3-70BA-4ED3-BAD9-2CACE849E98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663937600"/>
        <c:axId val="66394120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PRJCT\screen\Gastrointestinal\MC_MISCAN\CRC_ColorectalCancer\US_Covid\Results\[Copy of plots.xlsx]Disruption'!$B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tx1">
                        <a:lumMod val="50000"/>
                        <a:lumOff val="5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62</c:v>
                      </c:pt>
                      <c:pt idx="1">
                        <c:v>43891</c:v>
                      </c:pt>
                      <c:pt idx="2">
                        <c:v>43922</c:v>
                      </c:pt>
                      <c:pt idx="3">
                        <c:v>43952</c:v>
                      </c:pt>
                      <c:pt idx="4">
                        <c:v>43983</c:v>
                      </c:pt>
                      <c:pt idx="5">
                        <c:v>44013</c:v>
                      </c:pt>
                      <c:pt idx="6">
                        <c:v>44044</c:v>
                      </c:pt>
                      <c:pt idx="7">
                        <c:v>44075</c:v>
                      </c:pt>
                      <c:pt idx="8">
                        <c:v>44105</c:v>
                      </c:pt>
                      <c:pt idx="9">
                        <c:v>44136</c:v>
                      </c:pt>
                      <c:pt idx="10">
                        <c:v>44166</c:v>
                      </c:pt>
                      <c:pt idx="11">
                        <c:v>44197</c:v>
                      </c:pt>
                      <c:pt idx="12">
                        <c:v>44228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Disruption!$B$3:$B$21</c15:sqref>
                        </c15:formulaRef>
                      </c:ext>
                    </c:extLst>
                    <c:numCache>
                      <c:formatCode>General</c:formatCode>
                      <c:ptCount val="13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4-70BA-4ED3-BAD9-2CACE849E983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PRJCT\screen\Gastrointestinal\MC_MISCAN\CRC_ColorectalCancer\US_Covid\Results\[Copy of plots.xlsx]Disruption'!$C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50000"/>
                      </a:schemeClr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62</c:v>
                      </c:pt>
                      <c:pt idx="1">
                        <c:v>43891</c:v>
                      </c:pt>
                      <c:pt idx="2">
                        <c:v>43922</c:v>
                      </c:pt>
                      <c:pt idx="3">
                        <c:v>43952</c:v>
                      </c:pt>
                      <c:pt idx="4">
                        <c:v>43983</c:v>
                      </c:pt>
                      <c:pt idx="5">
                        <c:v>44013</c:v>
                      </c:pt>
                      <c:pt idx="6">
                        <c:v>44044</c:v>
                      </c:pt>
                      <c:pt idx="7">
                        <c:v>44075</c:v>
                      </c:pt>
                      <c:pt idx="8">
                        <c:v>44105</c:v>
                      </c:pt>
                      <c:pt idx="9">
                        <c:v>44136</c:v>
                      </c:pt>
                      <c:pt idx="10">
                        <c:v>44166</c:v>
                      </c:pt>
                      <c:pt idx="11">
                        <c:v>44197</c:v>
                      </c:pt>
                      <c:pt idx="12">
                        <c:v>44228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Disruption!$C$3:$C$21</c15:sqref>
                        </c15:formulaRef>
                      </c:ext>
                    </c:extLst>
                    <c:numCache>
                      <c:formatCode>General</c:formatCode>
                      <c:ptCount val="13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70BA-4ED3-BAD9-2CACE849E983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PRJCT\screen\Gastrointestinal\MC_MISCAN\CRC_ColorectalCancer\US_Covid\Results\[Copy of plots.xlsx]Disruption'!$D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50000"/>
                      </a:schemeClr>
                    </a:solidFill>
                    <a:prstDash val="lg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62</c:v>
                      </c:pt>
                      <c:pt idx="1">
                        <c:v>43891</c:v>
                      </c:pt>
                      <c:pt idx="2">
                        <c:v>43922</c:v>
                      </c:pt>
                      <c:pt idx="3">
                        <c:v>43952</c:v>
                      </c:pt>
                      <c:pt idx="4">
                        <c:v>43983</c:v>
                      </c:pt>
                      <c:pt idx="5">
                        <c:v>44013</c:v>
                      </c:pt>
                      <c:pt idx="6">
                        <c:v>44044</c:v>
                      </c:pt>
                      <c:pt idx="7">
                        <c:v>44075</c:v>
                      </c:pt>
                      <c:pt idx="8">
                        <c:v>44105</c:v>
                      </c:pt>
                      <c:pt idx="9">
                        <c:v>44136</c:v>
                      </c:pt>
                      <c:pt idx="10">
                        <c:v>44166</c:v>
                      </c:pt>
                      <c:pt idx="11">
                        <c:v>44197</c:v>
                      </c:pt>
                      <c:pt idx="12">
                        <c:v>44228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Disruption!$D$3:$D$21</c15:sqref>
                        </c15:formulaRef>
                      </c:ext>
                    </c:extLst>
                    <c:numCache>
                      <c:formatCode>General</c:formatCode>
                      <c:ptCount val="13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70BA-4ED3-BAD9-2CACE849E983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PRJCT\screen\Gastrointestinal\MC_MISCAN\CRC_ColorectalCancer\US_Covid\Results\[Copy of plots.xlsx]Disruption'!$E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50000"/>
                      </a:schemeClr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uppl Figure 2'!$A$3:$A$21</c15:sqref>
                        </c15:formulaRef>
                      </c:ext>
                    </c:extLst>
                    <c:numCache>
                      <c:formatCode>mmm\-yy</c:formatCode>
                      <c:ptCount val="13"/>
                      <c:pt idx="0">
                        <c:v>43862</c:v>
                      </c:pt>
                      <c:pt idx="1">
                        <c:v>43891</c:v>
                      </c:pt>
                      <c:pt idx="2">
                        <c:v>43922</c:v>
                      </c:pt>
                      <c:pt idx="3">
                        <c:v>43952</c:v>
                      </c:pt>
                      <c:pt idx="4">
                        <c:v>43983</c:v>
                      </c:pt>
                      <c:pt idx="5">
                        <c:v>44013</c:v>
                      </c:pt>
                      <c:pt idx="6">
                        <c:v>44044</c:v>
                      </c:pt>
                      <c:pt idx="7">
                        <c:v>44075</c:v>
                      </c:pt>
                      <c:pt idx="8">
                        <c:v>44105</c:v>
                      </c:pt>
                      <c:pt idx="9">
                        <c:v>44136</c:v>
                      </c:pt>
                      <c:pt idx="10">
                        <c:v>44166</c:v>
                      </c:pt>
                      <c:pt idx="11">
                        <c:v>44197</c:v>
                      </c:pt>
                      <c:pt idx="12">
                        <c:v>44228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Disruption!$E$3:$E$21</c15:sqref>
                        </c15:formulaRef>
                      </c:ext>
                    </c:extLst>
                    <c:numCache>
                      <c:formatCode>General</c:formatCode>
                      <c:ptCount val="13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70BA-4ED3-BAD9-2CACE849E983}"/>
                  </c:ext>
                </c:extLst>
              </c15:ser>
            </c15:filteredLineSeries>
          </c:ext>
        </c:extLst>
      </c:lineChart>
      <c:dateAx>
        <c:axId val="663937600"/>
        <c:scaling>
          <c:orientation val="minMax"/>
        </c:scaling>
        <c:delete val="0"/>
        <c:axPos val="b"/>
        <c:numFmt formatCode="mmm\-yy" sourceLinked="1"/>
        <c:majorTickMark val="out"/>
        <c:minorTickMark val="out"/>
        <c:tickLblPos val="low"/>
        <c:spPr>
          <a:noFill/>
          <a:ln w="9525" cap="flat" cmpd="sng" algn="ctr">
            <a:solidFill>
              <a:schemeClr val="bg1">
                <a:lumMod val="6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63941208"/>
        <c:crossesAt val="-90"/>
        <c:auto val="1"/>
        <c:lblOffset val="100"/>
        <c:baseTimeUnit val="months"/>
      </c:dateAx>
      <c:valAx>
        <c:axId val="6639412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900"/>
                  <a:t>Decrease in preventice services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" sourceLinked="1"/>
        <c:majorTickMark val="out"/>
        <c:minorTickMark val="none"/>
        <c:tickLblPos val="nextTo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63937600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tr"/>
      <c:legendEntry>
        <c:idx val="0"/>
        <c:delete val="1"/>
      </c:legendEntry>
      <c:layout>
        <c:manualLayout>
          <c:xMode val="edge"/>
          <c:yMode val="edge"/>
          <c:x val="0.60658259003931547"/>
          <c:y val="7.0792448062312219E-2"/>
          <c:w val="0.37681989958724033"/>
          <c:h val="0.3382615530116519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/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900" b="1" i="0" u="none" strike="noStrike" baseline="0">
                <a:effectLst/>
              </a:rPr>
              <a:t>B                     </a:t>
            </a:r>
            <a:r>
              <a:rPr lang="en-US" sz="900" b="1"/>
              <a:t>12-month</a:t>
            </a:r>
            <a:r>
              <a:rPr lang="en-US" sz="900" b="1" baseline="0"/>
              <a:t> recovery</a:t>
            </a:r>
            <a:endParaRPr lang="en-US" sz="900" b="1"/>
          </a:p>
        </c:rich>
      </c:tx>
      <c:layout>
        <c:manualLayout>
          <c:xMode val="edge"/>
          <c:yMode val="edge"/>
          <c:x val="4.6933123624804042E-2"/>
          <c:y val="1.619340730116587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5.7230116258251154E-2"/>
          <c:y val="0.12585284103839345"/>
          <c:w val="0.76083062089476361"/>
          <c:h val="0.74691101992532627"/>
        </c:manualLayout>
      </c:layout>
      <c:lineChart>
        <c:grouping val="standard"/>
        <c:varyColors val="0"/>
        <c:ser>
          <c:idx val="6"/>
          <c:order val="6"/>
          <c:tx>
            <c:strRef>
              <c:f>'Suppl Figure 3'!$H$2</c:f>
              <c:strCache>
                <c:ptCount val="1"/>
                <c:pt idx="0">
                  <c:v>12_inc</c:v>
                </c:pt>
              </c:strCache>
            </c:strRef>
          </c:tx>
          <c:spPr>
            <a:ln w="19050" cap="rnd">
              <a:solidFill>
                <a:schemeClr val="bg1">
                  <a:lumMod val="65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1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</c:numCache>
            </c:numRef>
          </c:cat>
          <c:val>
            <c:numRef>
              <c:f>'Suppl Figure 3'!$H$3:$H$23</c:f>
              <c:numCache>
                <c:formatCode>#,##0.00</c:formatCode>
                <c:ptCount val="18"/>
                <c:pt idx="0">
                  <c:v>108.25874875173599</c:v>
                </c:pt>
                <c:pt idx="1">
                  <c:v>110.62225684930701</c:v>
                </c:pt>
                <c:pt idx="2">
                  <c:v>105.41869978664</c:v>
                </c:pt>
                <c:pt idx="3">
                  <c:v>111.86287019145701</c:v>
                </c:pt>
                <c:pt idx="4">
                  <c:v>110.98407681991</c:v>
                </c:pt>
                <c:pt idx="5">
                  <c:v>111.33050274315799</c:v>
                </c:pt>
                <c:pt idx="6">
                  <c:v>113.23544810670199</c:v>
                </c:pt>
                <c:pt idx="7">
                  <c:v>109.497049283303</c:v>
                </c:pt>
                <c:pt idx="8">
                  <c:v>113.439210888548</c:v>
                </c:pt>
                <c:pt idx="9">
                  <c:v>112.713868202179</c:v>
                </c:pt>
                <c:pt idx="10">
                  <c:v>112.419084403656</c:v>
                </c:pt>
                <c:pt idx="11">
                  <c:v>113.832375450673</c:v>
                </c:pt>
                <c:pt idx="12">
                  <c:v>110.121230886745</c:v>
                </c:pt>
                <c:pt idx="13">
                  <c:v>112.609178226173</c:v>
                </c:pt>
                <c:pt idx="14">
                  <c:v>112.56578193717399</c:v>
                </c:pt>
                <c:pt idx="15">
                  <c:v>112.54203963959699</c:v>
                </c:pt>
                <c:pt idx="16">
                  <c:v>113.22315586667899</c:v>
                </c:pt>
                <c:pt idx="17">
                  <c:v>110.16429982068399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0-B11C-4D2A-8960-355254A9E202}"/>
            </c:ext>
          </c:extLst>
        </c:ser>
        <c:ser>
          <c:idx val="10"/>
          <c:order val="10"/>
          <c:tx>
            <c:strRef>
              <c:f>'Suppl Figure 3'!$K$2</c:f>
              <c:strCache>
                <c:ptCount val="1"/>
                <c:pt idx="0">
                  <c:v>X12_inc_smooth</c:v>
                </c:pt>
              </c:strCache>
            </c:strRef>
          </c:tx>
          <c:spPr>
            <a:ln w="12700" cap="rnd">
              <a:solidFill>
                <a:schemeClr val="tx1">
                  <a:lumMod val="65000"/>
                  <a:lumOff val="35000"/>
                </a:schemeClr>
              </a:solidFill>
              <a:prstDash val="sysDash"/>
              <a:round/>
            </a:ln>
            <a:effectLst/>
          </c:spPr>
          <c:marker>
            <c:symbol val="none"/>
          </c:marker>
          <c:cat>
            <c:numRef>
              <c:f>[1]Input_data_smoothen2!$A$3:$A$23</c:f>
              <c:numCache>
                <c:formatCode>General</c:formatCode>
                <c:ptCount val="18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</c:numCache>
            </c:numRef>
          </c:cat>
          <c:val>
            <c:numRef>
              <c:f>'Suppl Figure 3'!$K$3:$K$23</c:f>
              <c:numCache>
                <c:formatCode>0.00</c:formatCode>
                <c:ptCount val="18"/>
                <c:pt idx="0">
                  <c:v>109.7189</c:v>
                </c:pt>
                <c:pt idx="1">
                  <c:v>109.9148</c:v>
                </c:pt>
                <c:pt idx="2">
                  <c:v>110.11069999999999</c:v>
                </c:pt>
                <c:pt idx="3">
                  <c:v>110.3064</c:v>
                </c:pt>
                <c:pt idx="4">
                  <c:v>110.5021</c:v>
                </c:pt>
                <c:pt idx="5">
                  <c:v>110.69759999999999</c:v>
                </c:pt>
                <c:pt idx="6">
                  <c:v>110.8931</c:v>
                </c:pt>
                <c:pt idx="7">
                  <c:v>111.08839999999999</c:v>
                </c:pt>
                <c:pt idx="8">
                  <c:v>111.2837</c:v>
                </c:pt>
                <c:pt idx="9">
                  <c:v>111.4789</c:v>
                </c:pt>
                <c:pt idx="10">
                  <c:v>111.6739</c:v>
                </c:pt>
                <c:pt idx="11">
                  <c:v>111.8689</c:v>
                </c:pt>
                <c:pt idx="12">
                  <c:v>112.0638</c:v>
                </c:pt>
                <c:pt idx="13">
                  <c:v>112.2586</c:v>
                </c:pt>
                <c:pt idx="14">
                  <c:v>112.4532</c:v>
                </c:pt>
                <c:pt idx="15">
                  <c:v>112.6478</c:v>
                </c:pt>
                <c:pt idx="16">
                  <c:v>112.84229999999999</c:v>
                </c:pt>
                <c:pt idx="17">
                  <c:v>113.0367</c:v>
                </c:pt>
              </c:numCache>
            </c:numRef>
          </c: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B11C-4D2A-8960-355254A9E20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731236440"/>
        <c:axId val="731233488"/>
        <c:extLst>
          <c:ext xmlns:c15="http://schemas.microsoft.com/office/drawing/2012/chart" uri="{02D57815-91ED-43cb-92C2-25804820EDAC}">
            <c15:filteredLineSeries>
              <c15:ser>
                <c:idx val="0"/>
                <c:order val="0"/>
                <c:tx>
                  <c:strRef>
                    <c:extLst>
                      <c:ext uri="{02D57815-91ED-43cb-92C2-25804820EDAC}">
                        <c15:formulaRef>
                          <c15:sqref>'V:\UserData\057809\PR_Projects\US_Covid\R\[Smoothed_rates.xlsx]Input_data_smoothen2'!$B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1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>
                      <c:ext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>
                      <c:ext uri="{02D57815-91ED-43cb-92C2-25804820EDAC}">
                        <c15:formulaRef>
                          <c15:sqref>[1]Input_data_smoothen2!$B$3:$B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>
                  <c:ext xmlns:c16="http://schemas.microsoft.com/office/drawing/2014/chart" uri="{C3380CC4-5D6E-409C-BE32-E72D297353CC}">
                    <c16:uniqueId val="{00000002-B11C-4D2A-8960-355254A9E202}"/>
                  </c:ext>
                </c:extLst>
              </c15:ser>
            </c15:filteredLineSeries>
            <c15:filteredLineSeries>
              <c15:ser>
                <c:idx val="1"/>
                <c:order val="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C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C$3:$C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B11C-4D2A-8960-355254A9E202}"/>
                  </c:ext>
                </c:extLst>
              </c15:ser>
            </c15:filteredLineSeries>
            <c15:filteredLineSeries>
              <c15:ser>
                <c:idx val="2"/>
                <c:order val="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D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3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D$3:$D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B11C-4D2A-8960-355254A9E202}"/>
                  </c:ext>
                </c:extLst>
              </c15:ser>
            </c15:filteredLineSeries>
            <c15:filteredLine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E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E$3:$E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B11C-4D2A-8960-355254A9E202}"/>
                  </c:ext>
                </c:extLst>
              </c15:ser>
            </c15:filteredLineSeries>
            <c15:filteredLineSeries>
              <c15:ser>
                <c:idx val="4"/>
                <c:order val="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F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F$3:$F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B11C-4D2A-8960-355254A9E202}"/>
                  </c:ext>
                </c:extLst>
              </c15:ser>
            </c15:filteredLineSeries>
            <c15:filteredLineSeries>
              <c15:ser>
                <c:idx val="5"/>
                <c:order val="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G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9050" cap="rnd">
                    <a:solidFill>
                      <a:schemeClr val="bg1">
                        <a:lumMod val="65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G$3:$G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B11C-4D2A-8960-355254A9E202}"/>
                  </c:ext>
                </c:extLst>
              </c15:ser>
            </c15:filteredLineSeries>
            <c15:filteredLineSeries>
              <c15:ser>
                <c:idx val="7"/>
                <c:order val="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I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I$3:$I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B11C-4D2A-8960-355254A9E202}"/>
                  </c:ext>
                </c:extLst>
              </c15:ser>
            </c15:filteredLineSeries>
            <c15:filteredLineSeries>
              <c15:ser>
                <c:idx val="8"/>
                <c:order val="8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J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12700" cap="rnd">
                    <a:solidFill>
                      <a:schemeClr val="tx1">
                        <a:lumMod val="65000"/>
                        <a:lumOff val="35000"/>
                      </a:schemeClr>
                    </a:solidFill>
                    <a:prstDash val="sysDash"/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J$3:$J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B11C-4D2A-8960-355254A9E202}"/>
                  </c:ext>
                </c:extLst>
              </c15:ser>
            </c15:filteredLineSeries>
            <c15:filteredLineSeries>
              <c15:ser>
                <c:idx val="9"/>
                <c:order val="9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K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K$3:$K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B11C-4D2A-8960-355254A9E202}"/>
                  </c:ext>
                </c:extLst>
              </c15:ser>
            </c15:filteredLineSeries>
            <c15:filteredLineSeries>
              <c15:ser>
                <c:idx val="11"/>
                <c:order val="11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M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M$3:$M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B11C-4D2A-8960-355254A9E202}"/>
                  </c:ext>
                </c:extLst>
              </c15:ser>
            </c15:filteredLineSeries>
            <c15:filteredLineSeries>
              <c15:ser>
                <c:idx val="12"/>
                <c:order val="12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N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1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N$3:$N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B11C-4D2A-8960-355254A9E202}"/>
                  </c:ext>
                </c:extLst>
              </c15:ser>
            </c15:filteredLineSeries>
            <c15:filteredLineSeries>
              <c15:ser>
                <c:idx val="13"/>
                <c:order val="1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O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2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O$3:$O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B11C-4D2A-8960-355254A9E202}"/>
                  </c:ext>
                </c:extLst>
              </c15:ser>
            </c15:filteredLineSeries>
            <c15:filteredLineSeries>
              <c15:ser>
                <c:idx val="14"/>
                <c:order val="14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P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3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P$3:$P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B11C-4D2A-8960-355254A9E202}"/>
                  </c:ext>
                </c:extLst>
              </c15:ser>
            </c15:filteredLineSeries>
            <c15:filteredLineSeries>
              <c15:ser>
                <c:idx val="15"/>
                <c:order val="15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Q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4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Q$3:$Q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B11C-4D2A-8960-355254A9E202}"/>
                  </c:ext>
                </c:extLst>
              </c15:ser>
            </c15:filteredLineSeries>
            <c15:filteredLineSeries>
              <c15:ser>
                <c:idx val="16"/>
                <c:order val="16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R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5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R$3:$R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B11C-4D2A-8960-355254A9E202}"/>
                  </c:ext>
                </c:extLst>
              </c15:ser>
            </c15:filteredLineSeries>
            <c15:filteredLineSeries>
              <c15:ser>
                <c:idx val="17"/>
                <c:order val="17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V:\UserData\057809\PR_Projects\US_Covid\R\[Smoothed_rates.xlsx]Input_data_smoothen2'!$S$2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 cap="rnd">
                    <a:solidFill>
                      <a:schemeClr val="accent6">
                        <a:lumMod val="80000"/>
                        <a:lumOff val="2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cat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A$3:$A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[1]Input_data_smoothen2!$S$3:$S$23</c15:sqref>
                        </c15:formulaRef>
                      </c:ext>
                    </c:extLst>
                    <c:numCache>
                      <c:formatCode>General</c:formatCode>
                      <c:ptCount val="18"/>
                      <c:pt idx="0">
                        <c:v>0</c:v>
                      </c:pt>
                      <c:pt idx="1">
                        <c:v>0</c:v>
                      </c:pt>
                      <c:pt idx="2">
                        <c:v>0</c:v>
                      </c:pt>
                      <c:pt idx="3">
                        <c:v>0</c:v>
                      </c:pt>
                      <c:pt idx="4">
                        <c:v>0</c:v>
                      </c:pt>
                      <c:pt idx="5">
                        <c:v>0</c:v>
                      </c:pt>
                      <c:pt idx="6">
                        <c:v>0</c:v>
                      </c:pt>
                      <c:pt idx="7">
                        <c:v>0</c:v>
                      </c:pt>
                      <c:pt idx="8">
                        <c:v>0</c:v>
                      </c:pt>
                      <c:pt idx="9">
                        <c:v>0</c:v>
                      </c:pt>
                      <c:pt idx="10">
                        <c:v>0</c:v>
                      </c:pt>
                      <c:pt idx="11">
                        <c:v>0</c:v>
                      </c:pt>
                      <c:pt idx="12">
                        <c:v>0</c:v>
                      </c:pt>
                      <c:pt idx="13">
                        <c:v>0</c:v>
                      </c:pt>
                      <c:pt idx="14">
                        <c:v>0</c:v>
                      </c:pt>
                      <c:pt idx="15">
                        <c:v>0</c:v>
                      </c:pt>
                      <c:pt idx="16">
                        <c:v>0</c:v>
                      </c:pt>
                      <c:pt idx="17">
                        <c:v>0</c:v>
                      </c:pt>
                    </c:numCache>
                  </c:numRef>
                </c: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B11C-4D2A-8960-355254A9E202}"/>
                  </c:ext>
                </c:extLst>
              </c15:ser>
            </c15:filteredLineSeries>
          </c:ext>
        </c:extLst>
      </c:lineChart>
      <c:catAx>
        <c:axId val="731236440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low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3488"/>
        <c:crosses val="autoZero"/>
        <c:auto val="1"/>
        <c:lblAlgn val="ctr"/>
        <c:lblOffset val="100"/>
        <c:tickLblSkip val="3"/>
        <c:noMultiLvlLbl val="0"/>
      </c:catAx>
      <c:valAx>
        <c:axId val="731233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1">
                  <a:lumMod val="95000"/>
                </a:schemeClr>
              </a:solidFill>
              <a:round/>
            </a:ln>
            <a:effectLst/>
          </c:spPr>
        </c:majorGridlines>
        <c:numFmt formatCode="#,##0.00" sourceLinked="1"/>
        <c:majorTickMark val="out"/>
        <c:minorTickMark val="none"/>
        <c:tickLblPos val="none"/>
        <c:spPr>
          <a:noFill/>
          <a:ln w="6350" cap="flat" cmpd="sng" algn="ctr">
            <a:solidFill>
              <a:schemeClr val="bg1">
                <a:lumMod val="65000"/>
              </a:schemeClr>
            </a:solidFill>
            <a:prstDash val="solid"/>
            <a:miter lim="800000"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123644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5</Pages>
  <Words>3247</Words>
  <Characters>18509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21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ita van den Puttelaar</dc:creator>
  <cp:keywords/>
  <dc:description/>
  <cp:lastModifiedBy>reinier meester</cp:lastModifiedBy>
  <cp:revision>10</cp:revision>
  <dcterms:created xsi:type="dcterms:W3CDTF">2022-05-04T09:50:00Z</dcterms:created>
  <dcterms:modified xsi:type="dcterms:W3CDTF">2022-09-28T09:47:00Z</dcterms:modified>
</cp:coreProperties>
</file>